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75D46B" w14:textId="77777777" w:rsidR="0060699F" w:rsidRPr="003A0E06" w:rsidRDefault="0060699F" w:rsidP="0060699F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  <w:lang w:val="id-ID"/>
        </w:rPr>
      </w:pPr>
      <w:bookmarkStart w:id="0" w:name="_Toc145318108"/>
      <w:r w:rsidRPr="003A0E06">
        <w:rPr>
          <w:rFonts w:ascii="Times New Roman" w:hAnsi="Times New Roman" w:cs="Times New Roman"/>
          <w:b/>
          <w:bCs/>
          <w:color w:val="auto"/>
          <w:sz w:val="24"/>
          <w:szCs w:val="24"/>
          <w:lang w:val="id-ID"/>
        </w:rPr>
        <w:t>DAFTAR PUSTAKA</w:t>
      </w:r>
      <w:bookmarkEnd w:id="0"/>
    </w:p>
    <w:p w14:paraId="3462D63A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fldChar w:fldCharType="begin" w:fldLock="1"/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instrText xml:space="preserve">ADDIN Mendeley Bibliography CSL_BIBLIOGRAPHY </w:instrTex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isyah, N., Kristanti, F., &amp; Zutilisna, D. (2017). Pengaruh Rasio Likuiditas, Rasio Aktivitas, Rasio Profitabilitas, dan Rasio Leverage Terhadap Financial Distress (Studi Kasus pada Perusahaan Tekstil dan Garmen yang Terdaftar di Bursa Efek Indonesia Tahun 2011-2015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EProceedings of Management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. https://openlibrarypublications.telkomuniversity.ac.id/index.php/management/article/view/4419</w:t>
      </w:r>
    </w:p>
    <w:p w14:paraId="4EC1423D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ltman, E. I., &amp; Hotchkiss, E. (2005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Corporate Financial Distress and Bankruptcy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Wiley. https://doi.org/10.1002/9781118267806</w:t>
      </w:r>
    </w:p>
    <w:p w14:paraId="67170FD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Amanda, Y., &amp; Tasman, A. (2019). Pengaruh Likuiditas, Leverage, Sales Growth dan Ukuran Perusahaan Terhadap Financial Distress pada Perusahaan Manufaktur yang Terdaftar di Bursa Efek Indonesia (BEI) Periode 2015-2017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Ecog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453–462. https://doi.org/10.24036/jmpe.v2i3.7417</w:t>
      </w:r>
    </w:p>
    <w:p w14:paraId="7AC7008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ndre, O., &amp; Taqwa, S. (2014). Pengaruh Profitabilitas, Likuiditas, dan Leverage dalam Memprediksi Financial Distress (Studi Empiris pada Perusahaan Aneka Industri yang Terdaftar di BEI Tahun 2006-201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Wahana Riset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293–312. https://doi.org/https://doi.org/10.24036/wra.v2i1.6146</w:t>
      </w:r>
    </w:p>
    <w:p w14:paraId="3F6CCE1B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nwar, M. C. (2020, April 27). PHK Sudah Terjadi, Sektor Transportasi Terpuruk Kena Corona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CNBC Indonesia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https://www.cnbcindonesia.com/news/20200427110116-4-154631/phk-sudah-terjadi-sektor-transportasi-terpuruk-kena-corona</w:t>
      </w:r>
    </w:p>
    <w:p w14:paraId="4C2BB428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Arifin, J. (2008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enyusun Laporan Keuangan untuk UKM dengan Microsoft Excel 2007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2nd ed.). PT Elex Media Komputindo. https://www.google.co.id/books/edition/Menyusun_Lap_Keu_UKM_dg_Excel_+_CD/WrufJv9K1tEC?hl=id&amp;gbpv=1&amp;dq=rumus+rasio+leverage&amp;pg=PA97&amp;printsec=frontcover</w:t>
      </w:r>
    </w:p>
    <w:p w14:paraId="43AB2DE9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Arrum, T. A., &amp; Wahyono. (2021). Pengaruh Operating Capacity, Profitability, Mekanisme Corporate Governance, dan Firm Size Terhadap Kondisi Financial Distress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&amp; Call for Paper STIE AAS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744–764. https://prosiding.stie-aas.ac.id/index.php/prosenas/article/view/169/167</w:t>
      </w:r>
    </w:p>
    <w:p w14:paraId="190D1325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rum, R. A., Wahyuni, Y., Ristiyana, R., Nadhiroh, U., Wisandani, I., Rachmawati, D. W., Hilda, Sundari, R. I., Sufyati, Hartatik, Seto, A. A., &amp; Bakri. (2022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Laporan Keuangan: Penilaian Kinerja Perusahaan Dengan Pendekatan Rasio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Suwandi (ed.)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CV. MEDIA SAINS INDONESIA. </w:t>
      </w: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>https://www.google.co.id/books/edition/Analisis_Laporan_Keuangan_Penilaian_Kine/sUZZEAAAQBAJ?hl=id&amp;gbpv=1&amp;dq=rasio+aktivitas&amp;pg=PA76&amp;printsec=frontcover</w:t>
      </w:r>
    </w:p>
    <w:p w14:paraId="25A44191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tika, G. A., W, J. A., &amp; Kholis, A. (2020). Pengaruh Likuiditas, Profitabilitas, Leverage, GCG, Dan Ukuran Perusahaan Terhadap Financial Distress Perusahaan Aneka Industri Di BEI 2016-2018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rosiding Webinar Fakultas Ekonomi Universitas Negeri Medan “Strategi Dunia Usaha Menyikapi Status Indonesia Sebagai Negara Maju: Pra Dan Pasca Covid-19,”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86–101. http://digilib.unimed.ac.id/40561/1/Fulltext.pdf</w:t>
      </w:r>
    </w:p>
    <w:p w14:paraId="29742A5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yu, A. S., Handayani, S. R., &amp; Topowijono, T. (2017). Pengaruh Likuditas, Leverage, Profitabilitas, dan Ukuran Perusahaan Terhadap Financial Distress Studi pada Perusahaan Manufaktur Sektor Industri Dasar dan Kimia yang Terdaftar di Bursa Efek Indonesia Tahun 2012-2015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dministrasi Bisnis S1 Universitas Brawijay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38–147.</w:t>
      </w:r>
    </w:p>
    <w:p w14:paraId="6888730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yuningtyas, I. S., &amp; Suryono, B. (2019). Pengaruh Likuiditas, Profitabilitas, Leverage dan Arus Kas Terhadap Kondisi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Dan Riset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–17. http://jurnalmahasiswa.stiesia.ac.id/index.php/jira/article/view/242/243</w:t>
      </w:r>
    </w:p>
    <w:p w14:paraId="55B22C0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Azwar, S. (2010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10th ed.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Pustaka Pelajar.</w:t>
      </w:r>
    </w:p>
    <w:p w14:paraId="2F4F3FB7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Bambang Sudaryana, D. E. A., Ak, M., Agusiady, H. R. R., &amp; SE, M. M. (2022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ntitatif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Pertama). Deepublish.</w:t>
      </w:r>
    </w:p>
    <w:p w14:paraId="0E4C140B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Brigham, E. F., &amp; Houston, J. F. (2010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 (Buku Dua) Terjemahan oleh Ali Akbar Yulianto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10th ed.). Salemba Empat.</w:t>
      </w:r>
    </w:p>
    <w:p w14:paraId="17A9A531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Brigham, E. F., &amp; Houston, J. F. (2018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Dasar-Dasar Manajeme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14th ed.). Salemba Empat.</w:t>
      </w:r>
    </w:p>
    <w:p w14:paraId="62330F4E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Cahyani, A. P. R., &amp; Iramani, R. (2022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tudi Financial Distress Pada Perusahaan Transportasi Dan Logistik Di Indonesia: Pandemi Covid-19 Tidak Berdampak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0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4), 1073–1086. https://journal.unesa.ac.id/index.php/jim/article/view/19494/8927</w:t>
      </w:r>
    </w:p>
    <w:p w14:paraId="5BDF209D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Carolina, V., Marpaung, E. I., &amp; Pratama, D. (2017). Analisis Rasio Keuangan untuk Memprediksi Kondisi Financial Distress (Studi Empiris pada Perusahaan Manufaktur yang Terdaftar di Bursa Efek Indonesia Periode 2014-2015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. https://doi.org/https://doi.org/10.28932/jam.v9i2.481</w:t>
      </w:r>
    </w:p>
    <w:p w14:paraId="19F31BD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Christine, D., Wijaya, J., Chandra, K., Pratiwi, M., Lubis, M. S., &amp; Nasution, I. A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 xml:space="preserve">(2019). Pengaruh Profitabilitas, Leverage, Total Arus Kas dan Ukuran Perusahaan terhadap Financial Distress pada Perusahaan Property dan Real Estate yang Terdapat di Bursa Efek Indonesia Tahun 2014-2017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esya (Jurnal Ekonomi &amp; Ekonomi Syariah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340–350. https://doi.org/10.36778/jesya.v2i2.102</w:t>
      </w:r>
    </w:p>
    <w:p w14:paraId="1E80347E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Darmawan. (202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Dasar-Dasar Memahami Rasio dan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D. M. Lestari (ed.); I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UNY Press. https://www.google.co.id/books/edition/Dasar_dasar_Memahami_Rasio_dan_Laporan_K/oggREAAAQBAJ?hl=id&amp;gbpv=1&amp;dq=rasio+aktivitas&amp;pg=PA89&amp;printsec=frontcover</w:t>
      </w:r>
    </w:p>
    <w:p w14:paraId="376A8563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Darya, I. G. P. (2019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kuntansi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1st ed.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Uwais Inspirasi Indonesia.</w:t>
      </w:r>
    </w:p>
    <w:p w14:paraId="0C8C08F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Dewi, M., &amp; Novyarni, N. (2020). Pengaruh Sales Growth, Leverage, Operating Capacity, dan Ukuran Perusahaan Terhadap Prediksi Kesulitan Keuangan Pada Perusahaan Sektor Industri Barang Konsumsi yang Terdaftar di Bursa Efek Indonesia (BEI) Periode 2017-2019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rosiding Konferensi Nasional Ekonomi Manajemen Dan Akuntansi (KNEM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, 1–20. https://jurnal.umj.ac.id/index.php/KNEMA/</w:t>
      </w:r>
    </w:p>
    <w:p w14:paraId="7341026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Effendi, N. I., Nelvia, R., Wati, Y., Sufyati, Putri, D. E., Fathur, A., Wulandari, I., Seto, A. A., Kurniawan, M. Z., Puspitasari, D., Sesario, R., Arumingtyas, F., Santoso, A., &amp; Putra, I. G. C. (2022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Saprudin (ed.); Pertama). PT Global Eksekutif Teknologi. https://www.google.co.id/books/edition/Manajemen_Keuangan/OtJ-EAAAQBAJ?hl=id&amp;gbpv=1&amp;dq=likuiditas+adalah&amp;pg=PA26&amp;printsec=frontcover</w:t>
      </w:r>
    </w:p>
    <w:p w14:paraId="20065AB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Erawati, R. (2016). Pengaruh Likuiditas, Leverage, Profitabilitas, Aktivitas, dan Sales Growth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kuntansi Dan Auditing Indonesia (JAAI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</w:t>
      </w:r>
    </w:p>
    <w:p w14:paraId="2ED255E0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Febriana, H., Rismanty, V. A., Bertuah, E., Permata, S. U., Anismadiyah, V., Sembiring, L. D., Dewi, N. S., Jamaludin, Jatmiko, N. S., Inrawan, A., Astuti, W., &amp; Dewi, I. K. (2021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Dasar-Dasar 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J. Irnawati (ed.)). CV. MEDIA SAINS INDONESIA. https://www.google.co.id/books/edition/Dasar_Dasar_Analisis_Laporan_Keuangan/Js9BEAAAQBAJ?hl=id&amp;gbpv=1&amp;dq=rasio+aktivitas&amp;printsec=frontcover</w:t>
      </w:r>
    </w:p>
    <w:p w14:paraId="56354BD7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amayuni, R. R. (2006). Rasio Keuangan Sebagai Prediktor Kegagalan Perusahaan di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Bisnis Dan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5–37.</w:t>
      </w:r>
    </w:p>
    <w:p w14:paraId="55AB4C4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 xml:space="preserve">Gaos, R. R., &amp; Mudjiyanti, R. (2021). Pengaruh Corporateg Gvernance Dan Firm Size Terhadap Financial Distress (Studi pada Perusahaan Perbankan yang terdaftar di Bursa Efek Indonesia periode 2017-2019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Kompartemen: Jurnal Ilmiah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3–24. https://jurnalnasional.ump.ac.id/index.php/kompartemen/</w:t>
      </w:r>
    </w:p>
    <w:p w14:paraId="279AED9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hozali, I. (2016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plikasi Analisis Multivariate Dengan Program IBM SPSS 2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Badan Penerbit Universitas Diponegoro.</w:t>
      </w:r>
    </w:p>
    <w:p w14:paraId="7D9A1FA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hozali, I. (201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plikasi Analisis Multivariate dengan Program IBM SPS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9th ed.). Badan Penerbit Universitas Diponegoro.</w:t>
      </w:r>
    </w:p>
    <w:p w14:paraId="1CBD73C2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umanti, T. A. (201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Investasi : Konsep, Teori dan Aplika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1st ed.). Mitra Wacana Media.</w:t>
      </w:r>
    </w:p>
    <w:p w14:paraId="2B0E998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unawan, B., Pamungkas, R., &amp; Susilawati, D. (2017). Perbandingan Prediksi Financial Distress dengan Model Altman, Grover dan Zmijewsk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 Dan Investa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19–127.</w:t>
      </w:r>
    </w:p>
    <w:p w14:paraId="6A25289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Guntara, Y., Indriasih, D., &amp; Fajri, A. (202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engaruh Mekanisme Good Corporate Governance, Operating Capacity Dan Biaya Agensi Manajerial Terhadap Financial Distress (Pada Perusahaan Sektor Pertambangan Yang Terdaftar Di Bursa Efek Indonesia Periode 2015-2018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[Universitas Pancasakti Tegal]. https://core.ac.uk/download/pdf/335075346.pdf</w:t>
      </w:r>
    </w:p>
    <w:p w14:paraId="2E92DA16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fiizh, N., &amp; Winarso, B. S. (2022). Pengaruh Ukuran Perusahaan dan Rasio Keuangan Terhadap Financial Distress Perusahaan Food and Beverage yang Terdaftar di BEI Periode 2017-2020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Economic, Bussines, and Accounting of Conference Ahmad Dahl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1–15. http://seminar.uad.ac.id/index.php/esac/article/view/9721</w:t>
      </w:r>
    </w:p>
    <w:p w14:paraId="52C53E6E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lim, A., &amp; Hanafi, M. M. (2014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4th ed.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Sekolah Tinggi Ilmu Manajemen YPKN.</w:t>
      </w:r>
    </w:p>
    <w:p w14:paraId="73F8E3E4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ndayani, R. D., Widiasmara, A., &amp; Amah, N. (2019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Operating Capacity dan Sales Growth Terhadap Financial Distress Dengan Profitabilitas Sebagai Variabel Moderating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Simba Unipma</w:t>
      </w:r>
      <w:r w:rsidRPr="009D046E">
        <w:rPr>
          <w:rFonts w:ascii="Times New Roman" w:hAnsi="Times New Roman" w:cs="Times New Roman"/>
          <w:noProof/>
          <w:sz w:val="24"/>
          <w:szCs w:val="24"/>
        </w:rPr>
        <w:t>, 137–151.</w:t>
      </w:r>
    </w:p>
    <w:p w14:paraId="2E4B8B2E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Hanifah, O. E., &amp; Purwanto, A. (2013). Pengaruh Struktur Corporate Governance dan Financial Indicators Terhadap Kondisi Financial Distress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2), 1–15. https://ejournal3.undip.ac.id/index.php/accounting/article/view/3310</w:t>
      </w:r>
    </w:p>
    <w:p w14:paraId="2327262D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rahap, S. S. (2007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Kritis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PT Raja Grafindo Persada.</w:t>
      </w:r>
    </w:p>
    <w:p w14:paraId="2FF0443F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 xml:space="preserve">Harianti, R., &amp; Paramita, R. A. S. (2019). Analisis Faktor Internal terhadap Financial Distress Sektor Perdagangan, Jasa, dan Investasi yang Go Public pada Periode 2013-2017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Universitas Negeri Surabaya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4), 984–993. file:///C:/Users/roesm/Downloads/jurnal/29608-Article Text-34634-1-10-20190725.pdf</w:t>
      </w:r>
    </w:p>
    <w:p w14:paraId="2F76EBB2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Hariyono, N. N. P., &amp; Mildawati, T. (2022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engaruh Kinerja Keuangan dan Ukuran Perusahaan Terhadap Financial Distress (pada Perusahaan Transportasi yang Terdaftar di BEI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Dan Riset Akuntansi (JIR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7).</w:t>
      </w:r>
    </w:p>
    <w:p w14:paraId="003CD81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rjito, A., &amp; Martono, S. U. (2010). Manajemen Keuangan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Yogyakarta: Ekonisi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</w:t>
      </w:r>
    </w:p>
    <w:p w14:paraId="393ACEAF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asnawati, S., &amp; Sawir, A. (2015). Keputusan Keuangan, Ukuran Perusahaan, Struktur Kepemilikan dan Nilai Perusahaan Publik di Indonesia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Kewirausahaan (Journal of Management and Entrepreneurship)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65–75. https://doi.org/10.9744/jmk.17.1.65-75</w:t>
      </w:r>
    </w:p>
    <w:p w14:paraId="2017F1BC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Hasty, A. A., &amp; Nursiam. (2023). Analisis Faktor Yang Mempengaruhi Financial Distress Pada Perusahaan Properti Dan Real Estate Di Bursa Efek Indonesia Tahun 2019-2021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anagement Studies and Entrepreneurship Journal (MSEJ)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5), 5100–5113. https://doi.org/https://doi.org/10.37385/msej.v4i5.2885</w:t>
      </w:r>
    </w:p>
    <w:p w14:paraId="51A17936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Hawaria, S. (2019). Pengaruh Rasio Likuiditas Terhadap Financial Distress Perusahaan Sub Sektor Transportasi yang Terdaftar di BEI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UPT PERPUSTAKAAN UNM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http://eprints.unm.ac.id/id/eprint/14620%0A</w:t>
      </w:r>
    </w:p>
    <w:p w14:paraId="3AB3E422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Hery. (2015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PT. Grafindo.</w:t>
      </w:r>
    </w:p>
    <w:p w14:paraId="2243CC30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ery. (2017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Kajian Riset Akuntansi : Mengulas Berbagai Hasil Penelitian Terkini dalam Bidang Akuntansi d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Adi Pramono (ed.)). PT Grasindo.</w:t>
      </w:r>
    </w:p>
    <w:p w14:paraId="1DFD0D21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idayat, M. A. (2013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rediksi Financial Distress Perusahaan Manufaktur di Indonesia (Studi Empiris pada Perusahaan Manufaktur yang Terdaftar di Bursa Efek Indonesia Periode 2008-2012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Universitas Diponegoro.</w:t>
      </w:r>
    </w:p>
    <w:p w14:paraId="0FED6D9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idayat, T., Permatasari, M., &amp; Suhamdeni, T. (2020). Analisis Pengaruh Rasio Keuangan Terhadap Kondisi Financial Distress Perusahaan Manufaktur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 Bisnis Pelita Bangs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5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93–108. https://doi.org/10.37366/akubis.v5i02.156</w:t>
      </w:r>
    </w:p>
    <w:p w14:paraId="229272C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Hilmi, U., &amp; Syaiful, A. (200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Faktor-Faktor yang Mempengaruhi Ketepatan Waktu Penyampaian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1–22.</w:t>
      </w:r>
    </w:p>
    <w:p w14:paraId="674A213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 xml:space="preserve">Hutabarat, F. (202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Kinerja Keuangan Perusaha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Pertama). Desanta Muliavisitama.</w:t>
      </w:r>
    </w:p>
    <w:p w14:paraId="21E954E3" w14:textId="77777777" w:rsidR="0060699F" w:rsidRPr="003A0E06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I</w:t>
      </w:r>
      <w:r w:rsidRPr="0060699F">
        <w:rPr>
          <w:rFonts w:ascii="Times New Roman" w:hAnsi="Times New Roman" w:cs="Times New Roman"/>
          <w:sz w:val="24"/>
          <w:szCs w:val="24"/>
          <w:lang w:val="sv-SE"/>
        </w:rPr>
        <w:t>DX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0699F">
        <w:rPr>
          <w:rFonts w:ascii="Times New Roman" w:hAnsi="Times New Roman" w:cs="Times New Roman"/>
          <w:sz w:val="24"/>
          <w:szCs w:val="24"/>
          <w:lang w:val="sv-SE"/>
        </w:rPr>
        <w:t>(Indonesia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0699F">
        <w:rPr>
          <w:rFonts w:ascii="Times New Roman" w:hAnsi="Times New Roman" w:cs="Times New Roman"/>
          <w:sz w:val="24"/>
          <w:szCs w:val="24"/>
          <w:lang w:val="sv-SE"/>
        </w:rPr>
        <w:t>Stock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0699F">
        <w:rPr>
          <w:rFonts w:ascii="Times New Roman" w:hAnsi="Times New Roman" w:cs="Times New Roman"/>
          <w:sz w:val="24"/>
          <w:szCs w:val="24"/>
          <w:lang w:val="sv-SE"/>
        </w:rPr>
        <w:t>Exchange).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60699F">
        <w:rPr>
          <w:rFonts w:ascii="Times New Roman" w:hAnsi="Times New Roman" w:cs="Times New Roman"/>
          <w:sz w:val="24"/>
          <w:szCs w:val="24"/>
          <w:lang w:val="sv-SE"/>
        </w:rPr>
        <w:t xml:space="preserve">https://www.idx.co.id/id/perusahaan-tercatat/laporan-keuangan-dan-tahunan. 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27 Maret</w:t>
      </w:r>
      <w:r w:rsidRPr="003A0E06">
        <w:rPr>
          <w:rFonts w:ascii="Times New Roman" w:hAnsi="Times New Roman" w:cs="Times New Roman"/>
          <w:sz w:val="24"/>
          <w:szCs w:val="24"/>
          <w:lang w:val="sv-SE"/>
        </w:rPr>
        <w:t xml:space="preserve"> 20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22</w:t>
      </w:r>
      <w:r w:rsidRPr="003A0E06">
        <w:rPr>
          <w:rFonts w:ascii="Times New Roman" w:hAnsi="Times New Roman" w:cs="Times New Roman"/>
          <w:sz w:val="24"/>
          <w:szCs w:val="24"/>
          <w:lang w:val="sv-SE"/>
        </w:rPr>
        <w:t>. (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03</w:t>
      </w:r>
      <w:r w:rsidRPr="003A0E06">
        <w:rPr>
          <w:rFonts w:ascii="Times New Roman" w:hAnsi="Times New Roman" w:cs="Times New Roman"/>
          <w:sz w:val="24"/>
          <w:szCs w:val="24"/>
          <w:lang w:val="sv-SE"/>
        </w:rPr>
        <w:t>.35)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0F6A3F64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Indah, D. P., Amirah, &amp; Utami, Y. (202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Rasio Keuangan Dan Operating Capacity Serta Dampaknya Terhadap Financial Distress Di Sektor Pertambangan Yang Terdaftar Di Bursa Efek Indonesia Periode 2015-201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[Universitas Pancasakti Tegal]. https://core.ac.uk/download/pdf/335075249.pdf</w:t>
      </w:r>
    </w:p>
    <w:p w14:paraId="7A0E984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Indarti, P. L., &amp; Sapari, S. (2020). Pengaruh Profitabilitas, Likuiditas dan Leverage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Dan Riset Akuntansi (JIR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8), 1–15.</w:t>
      </w:r>
    </w:p>
    <w:p w14:paraId="1CF49112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Indriani, E., &amp; Mildawati, T. (2019). Pengaruh Profitabilitas, Aktivitas, Likuiditas, Leverage dan Arus Kas Terhadap Financial Distress pada Perusahaan Telekomunikas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Dan Riset Akuntansi (JIR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4). http://jurnalmahasiswa.stiesia.ac.id/index.php/jira/article/view/2392</w:t>
      </w:r>
    </w:p>
    <w:p w14:paraId="6D6E18B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Izzah, L. N., Rahman, A., &amp; Mahsina, M. (2021). Pengaruh Likuiditas, Profitabilitas, Leverage, dan Aktivitas Terhadap Kondisi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koBis: Jurnal Ekonomi &amp;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70–81. https://doi.org/10.46821/ekobis.v2i1.214</w:t>
      </w:r>
    </w:p>
    <w:p w14:paraId="33B6C84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ariani, N., &amp; Budiasih, I. (2017). Firm Size Sebagai Pemoderasi Pengaruh Likuiditas, Leverage, dan Operating Capacity pada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-Jurnal Akuntansi Universitas Udayan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0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2187–2216.</w:t>
      </w:r>
    </w:p>
    <w:p w14:paraId="062EDED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artika, R., &amp; Hasanudin, H. (2019). Analisis Pengaruh Likuiditas, Leverage, Aktivitas, dan Profitabilitas Terhadap Financial Distress pada Perusahaan Terbuka Sektor Infrastruktur, Utilitas, dan Transportasi Periode 2011-2015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Oikonomia: Jurnal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5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–16. https://doi.org/10.47313/oikonomia.v15i1.640</w:t>
      </w:r>
    </w:p>
    <w:p w14:paraId="4F2849D4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asmir. (2014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Cetakan 7). PT. Raja Grafindo Persada.</w:t>
      </w:r>
    </w:p>
    <w:p w14:paraId="57A534C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asmir. (2015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Satu). Rajawali Pers.</w:t>
      </w:r>
    </w:p>
    <w:p w14:paraId="77E6FD00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asmir. (2019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Laporan Keuangan (Edisi Revisi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Rajawali Pers.</w:t>
      </w:r>
    </w:p>
    <w:p w14:paraId="7384DE1C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Keown, A. J., &amp; Dkk. (201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Dasar-Dasar Manajeme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Salemba Empat.</w:t>
      </w:r>
    </w:p>
    <w:p w14:paraId="4B49D4C7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hairiyah, A., &amp; Affan, N. (2023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engaruh Likuiditas Dan Leverage Terhadap Kondisi Financial Distress Pada Perusahaan Manufaktur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KINERJA: Jurnal Ekonomi Dan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0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266–273. https://doi.org/https://doi.org/10.30872/jkin.v20i2.13875</w:t>
      </w:r>
    </w:p>
    <w:p w14:paraId="6A74B2D4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Kim C. S., David C. Mauer,  and A. E. S. (1998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“The Determinants of Corporate Liquidity: Theory and Evidence.”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Journal of Finansial and Quantitative Analysis.</w:t>
      </w:r>
    </w:p>
    <w:p w14:paraId="19FD555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Kusanti, O., &amp; Andayani, A. (2015). Pengaruh Good Corporate Governance dan Rasio Keuangan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u Dan Riset Akuntansi (JIR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0), 1–22. http://jurnalmahasiswa.stiesia.ac.id/index.php/jira/article/view/3191</w:t>
      </w:r>
    </w:p>
    <w:p w14:paraId="26C0D5A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Lestari. (2020). Faktor-Faktor yang Mempengaruhi Financial Distress dengan Profitabilitas Sebagai Variabel Moderasi (Studi Empiris pada Perusahaan Manufaktur Sub Sektor Food and Beverage yang Terdaftar di Bursa Efek Indonesia Periode 2014- 2018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Universitas Negeri Semarang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</w:t>
      </w:r>
    </w:p>
    <w:p w14:paraId="4ED08390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Lisiantara, G. A., &amp; Febrina, L. (2018). Likuiditas, Leverage, Operating Capacity, Profitabilitas, Sales Growth Sebagai Preditor Financial Distress (Studi Empiris pada Perusahaan Manufaktur yang Terdaftar di Bursa EFek Indonesia Tahun 2013-2016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Prosiding SENDI</w:t>
      </w:r>
      <w:r w:rsidRPr="009D046E">
        <w:rPr>
          <w:rFonts w:ascii="Times New Roman" w:hAnsi="Times New Roman" w:cs="Times New Roman"/>
          <w:noProof/>
          <w:sz w:val="24"/>
          <w:szCs w:val="24"/>
        </w:rPr>
        <w:t>, 764–772. https://www.unisbank.ac.id/ojs/index.php/sendi_u/article/view/6061</w:t>
      </w:r>
    </w:p>
    <w:p w14:paraId="305411BE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Mahyuddin, M., Pertiwi, D., Suprapti, E., Rachma, N., Perwitasari, D. A., Lidyana, N., Rahman, K. G., Haidiputri, T. A. N., Diana, F., Sejati, F. R., Handayani, W. T., Wahyuni, S., Thaha, S., Herlambang, T., &amp; Rustianawati, M. (2023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S. Bahri (ed.)). CV. MEDIA SAINS INDONESIA. https://www.google.co.id/books/edition/Analisis_Laporan_Keuangan/W1OtEAAAQBAJ?hl=id&amp;gbpv=1&amp;dq=rasio+aktivitas&amp;pg=PA112&amp;printsec=frontcover</w:t>
      </w:r>
    </w:p>
    <w:p w14:paraId="2439651D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Mappadang, A., Ilmi, S., Handayani, W. S., &amp; Indrabudiman, A. (2019). Faktor-Faktor Yang Mempengaruhi Financial Distress Pada Perusahaan Transportas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Riset Manajemen Dan Bisnis (JRMB) Fakultas Ekonomi UNIAT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S1), 683–696. https://core.ac.uk/download/pdf/287204255.pdf</w:t>
      </w:r>
    </w:p>
    <w:p w14:paraId="48E8E120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Mardiyanto, H. (2009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Intisari Manajeme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PT. Gramedia Widiasarana Indonesia (GRASINDO).</w:t>
      </w:r>
    </w:p>
    <w:p w14:paraId="29116F6E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Maronrong, R., Suriawinata, I. S., &amp; Septiliana, S. (2022). Pengaruh Profitabilitas, Leverage, Operating Capacity dan Corporate Governance Terhadap Financial </w:t>
      </w: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stress Perusahaan Ritel di BEI Tahun 2011-2017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 Dan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02), 91–103. https://doi.org/10.36406/jam.v19i02.743</w:t>
      </w:r>
    </w:p>
    <w:p w14:paraId="1CEC8A88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Marzila, F., Sanjaya, S., &amp; Mulyadi, O. (2022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Social Responsibility, Ukuran Perusahaan, Dan Operating Capacity Terhadap Financial Distress Dengan Corporate Governance Sebagai Variabel Moderasi Pada Perusahaan Manufaktur Yang Terdaftar Di BEI Tahun 2016-2020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[Universitas Putra Indonesia “YPTK” Padang]. http://repository.upiyptk.ac.id/3721/1/Fely Marzila_18101155110012_Bab 1-5.pdf</w:t>
      </w:r>
    </w:p>
    <w:p w14:paraId="398B466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Maulita, D., Lestari, B. A. H., Purwati, A., Veronica, A., &amp; Dkk. (2022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etodologi Penelitian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Pertama). PT Global Eksekutif Teknologi.</w:t>
      </w:r>
    </w:p>
    <w:p w14:paraId="2F185301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Moleong, L. (2018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Real Interest Rate dan Leverage Terhadap Financial Distress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odus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71–86. http://www.bi.go.id/</w:t>
      </w:r>
    </w:p>
    <w:p w14:paraId="53351DB0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Munawir, S. (1995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Liberty.</w:t>
      </w:r>
    </w:p>
    <w:p w14:paraId="37C0B7FD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Munawir, S. (2014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IV). Liberty.</w:t>
      </w:r>
    </w:p>
    <w:p w14:paraId="775F309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Murni, M. (2018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Analisis Faktor-Faktor yang Mempengaruhi Tingkat Financial Distress pada Perusahaan Manufaktur yang Terdaftar di BEI Tahun 2010-2014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 Dan Bisnis: Jurnal Program Studi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.</w:t>
      </w:r>
    </w:p>
    <w:p w14:paraId="19D7D5DE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ggily, A. S., Amtiran, P. Y., &amp; Foenay, C. C. (2022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Pengaruh Likuiditas, Leverage, Operating Capacity, Dan Sales Growth Terhadap Financial Distress Pada Perusahaan Sektor Properti Di Bursa Efek Indonesi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[Universitas Nusa Cendana]. http://skripsi.undana.ac.id/index.php?p=show_detail&amp;id=4184&amp;keywords=</w:t>
      </w:r>
    </w:p>
    <w:p w14:paraId="0834645E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ora, A. R. (2016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engaruh Financial Indicators, Ukuran Perusahaan dan Kepemilikan Institusional Terhadap Financial Distress (Studi Empiris pada Perusahaan Property dan Real Estate yang Terdaftar di BEI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STIE Perbanas Surabaya. http://eprints.perbanas.ac.id/id/eprint/1558</w:t>
      </w:r>
    </w:p>
    <w:p w14:paraId="5CFB1EE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oviyana, S., Kencanawati, M. S., Anggraini, R., &amp; Ramdhani, M. F. (2022). Pengaruh Profitabilitas, Likuiditas, Dan Leverage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-Qien Jurnal Ekonomi Dan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774–786. file:///C:/Users/roesm/Downloads/1112-Article Text-4649-1-10-20221202.pdf</w:t>
      </w:r>
    </w:p>
    <w:p w14:paraId="28DD329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oviyani, N., &amp; Yulianti, E. (2022). Faktor Penentu Financial Distress pada Perusahaan Sektor Pertanian yang Terdaftar di BEI Periode 2015-2019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Studi Ilmu Manajemen Dan Organisa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(2), 315–326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>https://doi.org/https://doi.org/10.35912/simo.v3i2.852</w:t>
      </w:r>
    </w:p>
    <w:p w14:paraId="48EAF7A4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Nufus, I. F., Kartika, M. D., &amp; Raharjo, T. B. (202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engaruh Profitabilitas, Leverage, Growth Opportunity, Nilai Perusahaan Dan Financial Distress Terhadap Keputusan Penggunaan Swap Mata Uang Untuk Hedging (Studi Pada Perusahaan Sektor Keuangan Yang Terdaftar Di BEI Tahun 2017-2020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[Universitas Pancasakti Tegal]. http://repository.upstegal.ac.id/4832/1/SKRIPSI_Iif Fitriatun Nufus_4317500076_compressed - Iif Fitriatun N.pdf</w:t>
      </w:r>
    </w:p>
    <w:p w14:paraId="792B232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ctaviani, B., &amp; Abbas, D. . (2020). Pengaruh Likuiditas, Leverage, Sales Growth, Operating Capacity, dan Ukuran Perusahaan Terhadap Financial Distress (pada Perusahaan Manufaktur Sektor Industri Barang Konsumsi yang Terdaftar di BEI Tahun 2017-201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-MABISY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, 111–133. https://jurnal.stain-madina.ac.id/index.php/j-mabisya/article/view/363</w:t>
      </w:r>
    </w:p>
    <w:p w14:paraId="06F12B9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ktadella, D., &amp; Zulaikha. (201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Corporate Governance Terhadap Integritas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Universitas Diponegoro. http://eprints.undip.ac.id/28639/</w:t>
      </w:r>
    </w:p>
    <w:p w14:paraId="6D22538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ktariyani, A. (2019). Analisis Pengaruh Current Ratio, DER, TATO dan EBITDA Terhadap Kondisi Financial Distress pada Perusahaan Manufaktur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kuntansi Dan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4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11–125. https://doi.org/10.30630/jam.v14i1.89</w:t>
      </w:r>
    </w:p>
    <w:p w14:paraId="58EBAF7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ktaviani, B., &amp; Abbas, D. S. (2020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Likuiditas, Leverage, Sales Growth, Operating Capacity, dan Ukuran Perusahaan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-MABISY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11–133. https://jurnal.stain-madina.ac.id/index.php/j-mabisya/article/view/363</w:t>
      </w:r>
    </w:p>
    <w:p w14:paraId="64B8775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ktaviani, P. D., &amp; Kurniawan, B. (2022). Pengaruh Likuiditas, Profitabilitas dan Leverage Terhadap Financial Distress pada Perusahaan Sektor Transportas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KALBISIANA Jurnal Sains, Bisnis Dan Teknolog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4), 4933–4949.</w:t>
      </w:r>
    </w:p>
    <w:p w14:paraId="13C8685B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Oktavianti, B., Hizazi, A., &amp; Mirdah, A. (2020). Pengaruh Likuiditas, Profitabilitas, Leverage dan Ukuran Perusahaan Terhadap Financial Distress pada Perusahaan Pertambangan yang Terdaftar Di Bursa Efek Indonesia Periode Tahun 2015-2018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ambi Accounting Review (JAR)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20–34. https://doi.org/https://doi.org/10.22437/jar.v1i1.10942</w:t>
      </w:r>
    </w:p>
    <w:p w14:paraId="0A5833AB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aisal, M. P. Y., &amp; Dr. Leni Susanti, S.E., M. S. (2021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Pengaruh Likuiditas, Profitabilitas, dan Leverage Terhadap Financial Distress (Studi Empiris Pada Perusahaan Manufaktur Subsektor Food and Beverage Yang Terdaftar di Bursa Efek Indonesia (BEI) Periode 2014-2019)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[Sekolah Tinggi Ilmu </w:t>
      </w: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>Ekonomi STAN – Indonesia Mandiri Bandung]. https://epub.imandiri.id/repository/docs/TaSkripsi/Skripsi(3).pdf</w:t>
      </w:r>
    </w:p>
    <w:p w14:paraId="74C2DAF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awitri, A. I., &amp; Alteza, M. (2020). Analisis Pengaruh Likuiditas, Profitabilitas, Leverage, Operating Capacity, dan Biaya Agensi Manajerial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Fokus Manajemen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0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149–168.</w:t>
      </w:r>
    </w:p>
    <w:p w14:paraId="7257509B" w14:textId="77777777" w:rsidR="0060699F" w:rsidRPr="003A0E06" w:rsidRDefault="0060699F" w:rsidP="0060699F">
      <w:pPr>
        <w:spacing w:line="276" w:lineRule="auto"/>
        <w:ind w:left="450" w:hanging="45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Peraturan.bpk.go.id.  (2020). Peraturan  Menteri  Perhubungan  tentang  Pengendalian  Transportasi dalam Rangka  Pencegahan  Penyebaran  </w:t>
      </w:r>
      <w:proofErr w:type="spellStart"/>
      <w:r w:rsidRPr="003A0E06">
        <w:rPr>
          <w:rFonts w:ascii="Times New Roman" w:hAnsi="Times New Roman" w:cs="Times New Roman"/>
          <w:sz w:val="24"/>
          <w:szCs w:val="24"/>
          <w:lang w:val="id-ID"/>
        </w:rPr>
        <w:t>Corona</w:t>
      </w:r>
      <w:proofErr w:type="spellEnd"/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 Virus  </w:t>
      </w:r>
      <w:proofErr w:type="spellStart"/>
      <w:r w:rsidRPr="003A0E06">
        <w:rPr>
          <w:rFonts w:ascii="Times New Roman" w:hAnsi="Times New Roman" w:cs="Times New Roman"/>
          <w:sz w:val="24"/>
          <w:szCs w:val="24"/>
          <w:lang w:val="id-ID"/>
        </w:rPr>
        <w:t>Disease</w:t>
      </w:r>
      <w:proofErr w:type="spellEnd"/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  2019  (COVID-19). JDIH  BPK RI. (https://peraturan.bpk.go.id/Home/Details/135886/permenhub-no-18-tahun-2020,diakses pada 3 September 2021)</w:t>
      </w:r>
    </w:p>
    <w:p w14:paraId="1ABC358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rtiwi, R. N., Hartono, A., &amp; Ulfah, I. F. (2022). Pengaruh Rasio Likuiditas, Leverage, Operating Capacity Terhadap Financial Distress pada Perusahaan Cosmetics and Household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Ekonomi Syariah Darussalam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I), 2745–8407. www.investasi.kontan.co.id</w:t>
      </w:r>
    </w:p>
    <w:p w14:paraId="415E798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eter, P., &amp; Yoseph, Y. (2011). Analisis Kebangkrutan dengan Metode Z-Score Altman, Springate dan Zmijewski pada PT. Indofood Sukses Makmur Tbk Periode 2005–2009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k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4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220173.</w:t>
      </w:r>
    </w:p>
    <w:p w14:paraId="6069D33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rihadi, T. (200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Deteksi Cepat Kondisi Keuangan : 7 Analisis Rasio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PPM.</w:t>
      </w:r>
    </w:p>
    <w:p w14:paraId="56D8B94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rinita, N., Agustin, H., &amp; Azmansyah. (202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engaruh Profitabilitas, Solvabilitas, Likuiditas, Dan Ukuran Perusahaan Terhadap Financial Distress Pada Perusahaan Property Dan Real Estate Yang Terdaftar Di Bursa Efek Indonesi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[Universitas Islam Riau]. https://repository.uir.ac.id/17582/1/175210651.pdf</w:t>
      </w:r>
    </w:p>
    <w:p w14:paraId="5348998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utri, D. S., &amp; Erinos, N. (2020). Pengaruh Rasio Keuangan, Ukuran Perusahaan dan Biaya Agensi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EKSPLORASI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2083–2098. https://doi.org/10.24036/jea.v2i1.199</w:t>
      </w:r>
    </w:p>
    <w:p w14:paraId="2336CDD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utri, N. W. K. A., &amp; Merkusiwati, N. K. L. A. (2014). Pengaruh Mekanisme Corporate Governance, Likuiditas, Leverage, dan Ukuran Perusahaan pada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-Jurnal Akuntansi Universitas Udayan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7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93–106.</w:t>
      </w:r>
    </w:p>
    <w:p w14:paraId="0883D6B3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utri, R. N. (2020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Indonesia dalam Menghadapi Pandemi Covid-19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Universitas Batanghari Jambi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2), 705–709. https://doi.org/10.33087/jiubj.v20i2.1010</w:t>
      </w:r>
    </w:p>
    <w:p w14:paraId="44D054D6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ahardjo, B. (2009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Analisis Fundamental Lapor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Gramedia.</w:t>
      </w:r>
    </w:p>
    <w:p w14:paraId="07537E5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aharjaputra, H. S. (2009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 xml:space="preserve">Buku Panduan Praktis Manajemen Keuangan dan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lastRenderedPageBreak/>
        <w:t>Akuntansi untuk Eksekutif Perusaha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1st ed.). Salemba Empat.</w:t>
      </w:r>
    </w:p>
    <w:p w14:paraId="2922BF5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Rahayu. (202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Kinerja Keuangan Perusaha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Program Pascasarjana Universitas Prof. Moestopo (Beragama).</w:t>
      </w:r>
    </w:p>
    <w:p w14:paraId="3512A65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Rahma, A. (2020). Analisis Pengaruh Profitabilitas, Leverage dan Likuiditas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ABI (Jurnal Akuntansi Berkelanjutan Indonesi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253–266. https://doi.org/10.32493/JABI.v3i3.y2020.p253-266</w:t>
      </w:r>
    </w:p>
    <w:p w14:paraId="27838975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ahmy. (2015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, Financial Leverage Sales Growth dan Aktivitas Terhadap Financial Distress</w:t>
      </w:r>
      <w:r w:rsidRPr="009D046E">
        <w:rPr>
          <w:rFonts w:ascii="Times New Roman" w:hAnsi="Times New Roman" w:cs="Times New Roman"/>
          <w:noProof/>
          <w:sz w:val="24"/>
          <w:szCs w:val="24"/>
        </w:rPr>
        <w:t>. Universitas Negeri Padang.</w:t>
      </w:r>
    </w:p>
    <w:p w14:paraId="7C3D1608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amadhani, A. L., &amp; Nisa, K. (2019). Pengaruh Operating Capacity, Sales Growth dan Arus Kas Operasi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RKA (Jurnal Riset Keuangan Dan Akuntansi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5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75–82. https://doi.org/10.25134/jrka.v5i1.1883</w:t>
      </w:r>
    </w:p>
    <w:p w14:paraId="4E832A84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Ratna, I., &amp; Marwati, M. (2018). Analisis Faktor-Faktor yang Mempengaruhi Kondisi Financial Distress pada Perusahaan yang Delisting dari Jakarta Islamic Index Tahun 2012-2016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urnal Tabarru’: Islamic Banking and Finance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51–62.</w:t>
      </w:r>
    </w:p>
    <w:p w14:paraId="1902DC4D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izqia, D. A., &amp; Sumiati, S. A. (2013). Effect of Managerial Ownership, Financial Leverage, Profitability, Firm Size, and Investment Opportunity on Dividend Policy and Firm Value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Research Journal of Finance and Accounting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1), 120–130. https://scholar.google.com/scholar?hl=id&amp;as_sdt=0%2C5&amp;as_vis=1&amp;scioq=terhadap+financial+distress+sektor+transportasi&amp;q=Effect+Of+Managerial+Ownership%2C+Financial+Leverage%2C+Profitability%2C+Firm+Size%2C+and+Investment+Opportunity+on+Dividend+Policy+and+</w:t>
      </w:r>
    </w:p>
    <w:p w14:paraId="1DCA415A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ohmadini, A., Saifi, M., &amp; Darmawan, A. (2018). Pengaruh Profitabilitas, Likuiditas dan Leverage Terhadap Financial Distress (Studi pada Perusahaan Food &amp; Beverage yang Terdaftar di Bursa Efek Indonesia Periode 2013-2016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61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2), 11–19. http://repository.ub.ac.id/id/eprint/162262/1/Alfinda Rohmadini.pdf</w:t>
      </w:r>
    </w:p>
    <w:p w14:paraId="7339E931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Rosid, A. (2022). Pengaruh Likuiditas, Leverage, Profitabilitas dan Growth Terhadap Financial Distress pada Perusahaan Sektor Transportas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konomi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01), 72–84. https://doi.org/https://doi.org/10.33592/jeb.v28i01.2519</w:t>
      </w:r>
    </w:p>
    <w:p w14:paraId="0FB3F24B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Rudianto. (2013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kuntansi Manajemen Informasi untuk Pengambilan Keputusan Strateg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Erlangga.</w:t>
      </w:r>
    </w:p>
    <w:p w14:paraId="0562D388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’adah, L., Nur’ainui, T., &amp; Rahmawati, I. (2020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Implementasi Pengukuran Current Ratio, Debt To Equity Ratio dan Return On Equity Serta Pengaruhnya Terhadap Retur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Zulfikar (ed.)). LPPM Universitas KH. A. Wahab Hasbullah. https://www.google.co.id/books/edition/Implementasi_Pengukuran_Current_Ratio_De/bRg7EAAAQBAJ?hl=id&amp;gbpv=1&amp;dq=rasio+aktivitas&amp;pg=PA41&amp;printsec=frontcover</w:t>
      </w:r>
    </w:p>
    <w:p w14:paraId="3B59C94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aleh, A., &amp; Sudiyatno, B. (2013). Pengaruh Rasio Keuangan untuk Memprediksi Probabilitas Kebangkrutan pada Perusahaan Manufaktur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Dinamika Akuntansi, Keuangan Dan Perbank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.</w:t>
      </w:r>
    </w:p>
    <w:p w14:paraId="7E8C279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leh, D. S. (2018). Pengaruh Operating Capacity, Arus Kas Operasi dan Biaya Variabel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qien: Jurnal Ekonomi Dan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34–49.</w:t>
      </w:r>
    </w:p>
    <w:p w14:paraId="61D8F5B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lim, S. N., &amp; Dillak, V. J. (2021). Pengaruh Ukuran Perusahaan, Biaya Agensi Manajerial, Struktur Modal dan Gender Diversity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iah Manajemen, Ekonomi, &amp; Akuntansi (MEA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5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182–198. https://doi.org/https://doi.org/10.31955/mea.v5i3.1416</w:t>
      </w:r>
    </w:p>
    <w:p w14:paraId="5B588B4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alim, S., &amp; Saputra, A. J. (2020). Pengaruh Profitabilitas, Leverage, Firm Size, dan Sales Growth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Paradigma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262–269. https://doi.org/10.24912/jpa.v2i1.7154</w:t>
      </w:r>
    </w:p>
    <w:p w14:paraId="6EE53741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ntika, A. (2023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Operating Capacity Terhadap Kondisi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, Manajemen Dan Ekonomi (Jamane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–9. https://doi.org/https://doi.org/10.56248/jamane.v2i1.53</w:t>
      </w:r>
    </w:p>
    <w:p w14:paraId="6A85A57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ri, I. P., Susbiyani, A., &amp; Syahfrudin, A. (2019). Analisis Faktor-Faktor yang Mempengaruhi Kondisi Financial Distress pada Perusahaan yang Terdapat di BEI Tahun 2016-2018 (Studi Empiris pada Perusahaan Manufaktur Sub Sektor yang Terdaftar di Bursa Efek Indonesia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iah Akuntansi Dan Humanik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191–202. https://doi.org/https://doi.org/10.23887/jiah.v9i2.20579</w:t>
      </w:r>
    </w:p>
    <w:p w14:paraId="242A5D0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rtono, A. (2010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Keuangan Teori dan Aplika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BPFE Yogyakarta.</w:t>
      </w:r>
    </w:p>
    <w:p w14:paraId="08401E0E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astriana, D., &amp; Fuad, F. (2013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Corporate Governance dan Firm Size Terhadap Perusahaan yang Mengalami Kesulitan Keuangan (Financial Distress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3), 1–10. https://ejournal3.undip.ac.id/index.php/accounting/article/view/4463</w:t>
      </w:r>
    </w:p>
    <w:p w14:paraId="1ECDB543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ekaran, U. (2016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Research Methods for Business (Metode Penelitian Untuk Bisnis)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R. Bougie &amp; R. Widyaningrum (eds.); 4th ed.). Salemba Empat.</w:t>
      </w:r>
    </w:p>
    <w:p w14:paraId="54AF8B54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karan, U., &amp; Bougie, R. (2017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, Edisi 6 Buku 1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 (6th ed.). Salemba empat.</w:t>
      </w:r>
    </w:p>
    <w:p w14:paraId="6D80F3F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eto, A. A., Yulianti, M. L., Nurchayati, Kusumastuti, R., Astuti, N., Febrianto, H. G., Sukma, P., Fitriana, A. I., Parju, Satrio, A. B., Hanani, T., Hakim, M. Z., Jumiati, E., &amp; Fauzan, R. (2023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is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R. Ristiyana (ed.); Pertama). PT Global Eksekutif Teknologi. https://www.google.co.id/books/edition/Analisis_Laporan_Keuangan/e56zEAAAQBAJ?hl=id&amp;gbpv=1&amp;dq=rasio+aktivitas&amp;printsec=frontcover</w:t>
      </w:r>
    </w:p>
    <w:p w14:paraId="071D7FB7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iahaan, R., Alexander, S. W., &amp; Pusung, R. J. (2021). Pengaruh Kepemilikan Manajerial, Firm size, dan Ukuran Dewan Direksi Terhadap Potensi Financial Distress pada Perusahaan Transportasi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EMBA: Jurnal Riset Ekonomi, Manajemen, Bisnis Dan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9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675–684. https://doi.org/https://doi.org/10.35794/emba.v9i3.34979</w:t>
      </w:r>
    </w:p>
    <w:p w14:paraId="11B94F8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itompul, S. (2022). Financial Distress Kinerja Keuangan Perusahaan Transportasi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SINTAKSIS: Jurnal Ilmiah Pendidik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3), 19–27. https://jurnalsintaksis.com/index.php/sts/article/view/70</w:t>
      </w:r>
    </w:p>
    <w:p w14:paraId="0D2D6CF4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iyoto, S., &amp; Sodik, M. A. (2015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Dasar Metodologi Peneliti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Pertama). literasi media publishing.</w:t>
      </w:r>
    </w:p>
    <w:p w14:paraId="22B97DDF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jahrial, D. (2007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Keuangan Lanjut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Pertama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>Mitra Wacana Media.</w:t>
      </w:r>
    </w:p>
    <w:p w14:paraId="411E9473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opian, D., &amp; Rahayu, W. P. (2017). Pengaruh Rasio Keuangan dan Ukuran Perusahaan Terhadap Financial Distress (Studi Empiris pada Perusahaan Food and Beverage di Bursa Efek Indonesia)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COMPETITIVE Jurnal Akuntansi Dan Keuangan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2). https://doi.org/10.31000/competitive.v1i2.240</w:t>
      </w:r>
    </w:p>
    <w:p w14:paraId="4D31E1B5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tephanie, S., Lindawati, L., Suyanni, S., Christine, C., Oknesta, E., &amp; Afiezan, A. (2020). 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Pengaruh Likuiditas, Leverage dan Ukuran Perusahaan Terhadap Financial Distress pada Perusahaan Properti dan Perumahan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COSTING: Journal of Economic, Business and Accounting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2), 300–310.</w:t>
      </w:r>
    </w:p>
    <w:p w14:paraId="0DACC61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Sudana, I. M. (201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Keuangan Perusahaan Teori &amp; Praktik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Erlangga.</w:t>
      </w:r>
    </w:p>
    <w:p w14:paraId="3838BC1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giono, A., &amp; Untung, E. (200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anduan Praktis Dasar Analisa Laporan Keuangan (Pengetahuan Dasar bagi Mahasiswa dan Praktisi Perbankan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 (A. Listyandari (ed.)). PT Grasindo. https://www.google.co.id/books/edition/PANDUAN_PRAKTIS_DASAR_ANALISA_LAPORAN_KE/IG3BGdkEy9gC?hl=id&amp;gbpv=1&amp;dq=rasio+aktiv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>itas&amp;pg=PA60&amp;printsec=frontcover</w:t>
      </w:r>
    </w:p>
    <w:p w14:paraId="7395C19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giyono. (2018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etode Penelitian Kuantitatif Kualitatif dan R&amp;D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Alfabeta.</w:t>
      </w:r>
    </w:p>
    <w:p w14:paraId="5330668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leha, &amp; Mayangsari, S. (2022). Pengaruh Operating Capacity, Profitabilitas, Struktur Modal dan Firm Size Terhadap Financial Distress pada Perusahaan Sektor Pertambangan yang Terdaftar di BEI Periode 2018-2020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Ekonomi Trisakt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343–356. https://doi.org/http://dx.doi.org/10.25105/jet.v2i2.14309</w:t>
      </w:r>
    </w:p>
    <w:p w14:paraId="02DAAE41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ryani. (2020). Pengaruh Profitabilitas, Leverage, Sales Growth dan Ukuran Perusahaan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Online Insan Akunt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5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229–244. https://doi.org/https://doi.org/10.51211/joia.v5i2.1440</w:t>
      </w:r>
    </w:p>
    <w:p w14:paraId="1A5B993B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utra, F. M., &amp; Mais, R. G. (2019). Faktor-Faktor yang Mempengaruhi Financial Distress dengan Pendekatan Altman Z-Score pada Perusahaan Pertambangan yang Terdaftar di Bursa Efek Indonesia Tahun 2015-2017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Akuntansi Dan Manajeme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6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01), 34–72. https://doi.org/10.36406/jam.v16i01.267</w:t>
      </w:r>
    </w:p>
    <w:p w14:paraId="471226F4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yahrial, D., &amp; Purba, D. (2011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Analisa Laporan Keuangan-Cara Mudah &amp; Praktis Memahami Lapor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Mitra Wacana Media.</w:t>
      </w:r>
    </w:p>
    <w:p w14:paraId="1E6D4A2A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yamsuddin, L. (2007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Manajemen Keuangan Perusahaan: Konsep Aplikasi dalam: Perencanaan, Pengawasan, dan Pengambilan Keputus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. Raja Grafindo Persada.</w:t>
      </w:r>
    </w:p>
    <w:p w14:paraId="61C2F9D5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Syuhada, P., Muda, I., &amp; Rujiman, F. (2020). Pengaruh Kinerja Keuangan dan Ukuran Perusahaan Terhadap Financial Distress pada Perusahaan Property dan Real Estate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Riset Akuntansi Dan Keuangan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319–336. https://ejournal.upi.edu/index.php/JRAK/article/view/22684</w:t>
      </w:r>
    </w:p>
    <w:p w14:paraId="0FF752A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Varirera, V. V., &amp; Adi, S. W. (2021). Pengaruh Rasio Hutang, Profit Margin, Ukuran Perusahaan, dan Likuiditas Terhadap Financial Distress pada Perusahaan Properti, Real Estate dan Konstruksi Bangunan yang Terdaftar di BEI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rosiding Seminar Nasional Ekonomi Dan Bisnis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, 558–568.</w:t>
      </w:r>
    </w:p>
    <w:p w14:paraId="1E2A5DD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Wanti, S. N. M., Indriasih, D., &amp; Fajri, A. (2020). Pengaruh Likuiditas, Profitabilitas dan Manajemen Laba terhadap Pengungkapan Sukarela (Voluntary Disclosure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ermana : Jurnal Perpajakan, Manajemen, Dan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74–86. https://doi.org/10.24905/permana.v12i1.96</w:t>
      </w:r>
    </w:p>
    <w:p w14:paraId="5A5F7333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Widhiari, N. L. M. A., &amp; Merkusiwati, N. K. L. A. (2015). 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Pengaruh Rasio Likuiditas, Leverage, Operating Capacity, dan Sales Growth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-Jurnal Akuntansi Universitas Udayana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456–469.</w:t>
      </w:r>
    </w:p>
    <w:p w14:paraId="1AD340CC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lastRenderedPageBreak/>
        <w:t xml:space="preserve">Widiastari, P. A., &amp; Yasa, G. W. (2018). Pengaruh Profitabilitas, Free Cash Flow, dan Ukuran Perusahaan pada Nilai Perusahaan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E-Jurnal Akuntans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3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957–981. https://doi.org/10.24843/EJA.2018.v23.i02.p06</w:t>
      </w:r>
    </w:p>
    <w:p w14:paraId="3569A0B6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Wulandari, E. W., &amp; Jaeni. (2021). Faktor-Faktor Yang Mempengaruhi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Ilmiah Universitas Batanghari Jamb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734–742. https://doi.org/10.33087/jiubj.v21i2.1495</w:t>
      </w:r>
    </w:p>
    <w:p w14:paraId="30472E59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Wulandari, S. (2020). Pengaruh Rasio Keuangan Dalam Memprediksi Financial Distress Pada Sektor Pertanian Yang Terdaftar Di Bursa Efek Indonesia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Prosiding Seminar Hasil Penelitian Dan Pengabdian Kepada Masyarakat Unjani Expo (Unex)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1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87–90. http://journal.unjani.ac.id/index.php/unex/article/view/39</w:t>
      </w:r>
    </w:p>
    <w:p w14:paraId="35C9EA11" w14:textId="77777777" w:rsidR="0060699F" w:rsidRPr="009D046E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Yuliana. (2020). Corona Virus Diseases (Covid -19); Sebuah Tinjauan Literatur.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Wellness and Healthy Magazine</w:t>
      </w:r>
      <w:r w:rsidRPr="009D04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D046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D046E">
        <w:rPr>
          <w:rFonts w:ascii="Times New Roman" w:hAnsi="Times New Roman" w:cs="Times New Roman"/>
          <w:noProof/>
          <w:sz w:val="24"/>
          <w:szCs w:val="24"/>
        </w:rPr>
        <w:t>(1), 187–192. https://wellness.journalpress.id/wellness/article/view/21026/pdf</w:t>
      </w:r>
    </w:p>
    <w:p w14:paraId="1E2570EF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Yustika, Y., Kirmizi, &amp; Silfi, A. (2015). Pengaruh Likuiditas, Leverage, Profitabilitas, Operating Capacity dan Biaya Agensi Manajerial Terhadap Financial Distress (Studi Empiris pada Perusahaan Manufaktur yang Terdaftar di Bursa Efek Indonesia Tahun 2011-2013)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Online Mahasiswa (JOM) Bidang Ilmu Ekonomi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2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2), 1–15. https://www.neliti.com/publications/33964/pengaruh-likuiditas-leverage-profitabilitasoperating-capacity-dan-biaya-agensi-m</w:t>
      </w:r>
    </w:p>
    <w:p w14:paraId="1D6A43BD" w14:textId="77777777" w:rsidR="0060699F" w:rsidRPr="0060699F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noProof/>
          <w:sz w:val="24"/>
          <w:lang w:val="sv-SE"/>
        </w:rPr>
      </w:pP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Zulaecha, H. E., &amp; Mulvitasari, A. (2018). Pengaruh Likuiditas, Leverage, Dan Sales Growth Terhadap Financial Distress.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Jurnal Manajemen Bisnis Program Pascasarjana Universitas Muhammadiyah Tangerang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 xml:space="preserve">, </w:t>
      </w:r>
      <w:r w:rsidRPr="0060699F">
        <w:rPr>
          <w:rFonts w:ascii="Times New Roman" w:hAnsi="Times New Roman" w:cs="Times New Roman"/>
          <w:i/>
          <w:iCs/>
          <w:noProof/>
          <w:sz w:val="24"/>
          <w:szCs w:val="24"/>
          <w:lang w:val="sv-SE"/>
        </w:rPr>
        <w:t>8</w:t>
      </w:r>
      <w:r w:rsidRPr="0060699F">
        <w:rPr>
          <w:rFonts w:ascii="Times New Roman" w:hAnsi="Times New Roman" w:cs="Times New Roman"/>
          <w:noProof/>
          <w:sz w:val="24"/>
          <w:szCs w:val="24"/>
          <w:lang w:val="sv-SE"/>
        </w:rPr>
        <w:t>(1), 16–23. file:///C:/Users/roesm/Downloads/jurnal/1573-3699-1-SM.pdf</w:t>
      </w:r>
    </w:p>
    <w:p w14:paraId="10B56502" w14:textId="77777777" w:rsidR="0060699F" w:rsidRPr="003A0E06" w:rsidRDefault="0060699F" w:rsidP="0060699F">
      <w:pPr>
        <w:widowControl w:val="0"/>
        <w:autoSpaceDE w:val="0"/>
        <w:autoSpaceDN w:val="0"/>
        <w:adjustRightInd w:val="0"/>
        <w:spacing w:line="276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p w14:paraId="19F0ABCF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0FBF2E0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CA14A94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2B6C304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8645395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BE760F4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67F6B13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13B8A41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43384A0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773E3FD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3FE3B80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B3D6820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DD09088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5458374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6D0CF02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3A25FB5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73E96BF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729D7C1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B46F40E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C0DC155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6BECAA5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0710404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AB3F2C1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474C621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EE1CF08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7D0473C" w14:textId="77777777" w:rsidR="0060699F" w:rsidRPr="003A0E06" w:rsidRDefault="0060699F" w:rsidP="0060699F">
      <w:pPr>
        <w:spacing w:line="360" w:lineRule="auto"/>
        <w:jc w:val="center"/>
        <w:rPr>
          <w:rFonts w:ascii="Times New Roman" w:hAnsi="Times New Roman" w:cs="Times New Roman"/>
          <w:b/>
          <w:sz w:val="96"/>
          <w:szCs w:val="96"/>
          <w:lang w:val="id-ID"/>
        </w:rPr>
      </w:pPr>
      <w:r w:rsidRPr="003A0E06">
        <w:rPr>
          <w:rFonts w:ascii="Times New Roman" w:hAnsi="Times New Roman" w:cs="Times New Roman"/>
          <w:b/>
          <w:sz w:val="96"/>
          <w:szCs w:val="96"/>
          <w:lang w:val="id-ID"/>
        </w:rPr>
        <w:t>LAMPIRAN</w:t>
      </w:r>
    </w:p>
    <w:p w14:paraId="0C49C721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568FA0F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74DC65A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6DBF274F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953FFE1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68C3016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B1D6B32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2A647A3" w14:textId="77777777" w:rsidR="0060699F" w:rsidRPr="003A0E06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0171654" w14:textId="77777777" w:rsidR="0060699F" w:rsidRDefault="0060699F" w:rsidP="0060699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0C04D64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Lampiran 1</w:t>
      </w:r>
    </w:p>
    <w:p w14:paraId="3C65A3A3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Data Perusahaan </w:t>
      </w:r>
      <w:proofErr w:type="spellStart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Subsektor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Transportasi Yang Terdaftar di BEI Tahun 2017-2022</w:t>
      </w:r>
    </w:p>
    <w:tbl>
      <w:tblPr>
        <w:tblW w:w="79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0"/>
        <w:gridCol w:w="955"/>
        <w:gridCol w:w="3266"/>
        <w:gridCol w:w="1054"/>
        <w:gridCol w:w="1080"/>
        <w:gridCol w:w="990"/>
      </w:tblGrid>
      <w:tr w:rsidR="0060699F" w:rsidRPr="003A0E06" w14:paraId="4D12BA1F" w14:textId="77777777" w:rsidTr="004C413A">
        <w:trPr>
          <w:trHeight w:val="316"/>
          <w:tblHeader/>
        </w:trPr>
        <w:tc>
          <w:tcPr>
            <w:tcW w:w="570" w:type="dxa"/>
            <w:vMerge w:val="restart"/>
            <w:shd w:val="clear" w:color="auto" w:fill="auto"/>
            <w:noWrap/>
            <w:vAlign w:val="center"/>
            <w:hideMark/>
          </w:tcPr>
          <w:p w14:paraId="22436F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No.</w:t>
            </w:r>
          </w:p>
        </w:tc>
        <w:tc>
          <w:tcPr>
            <w:tcW w:w="955" w:type="dxa"/>
            <w:vMerge w:val="restart"/>
            <w:shd w:val="clear" w:color="auto" w:fill="auto"/>
            <w:noWrap/>
            <w:vAlign w:val="center"/>
            <w:hideMark/>
          </w:tcPr>
          <w:p w14:paraId="100982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ode</w:t>
            </w:r>
          </w:p>
        </w:tc>
        <w:tc>
          <w:tcPr>
            <w:tcW w:w="3266" w:type="dxa"/>
            <w:vMerge w:val="restart"/>
            <w:shd w:val="clear" w:color="auto" w:fill="auto"/>
            <w:noWrap/>
            <w:vAlign w:val="center"/>
            <w:hideMark/>
          </w:tcPr>
          <w:p w14:paraId="57E304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Nama Perusahaan</w:t>
            </w:r>
          </w:p>
        </w:tc>
        <w:tc>
          <w:tcPr>
            <w:tcW w:w="3124" w:type="dxa"/>
            <w:gridSpan w:val="3"/>
            <w:shd w:val="clear" w:color="auto" w:fill="auto"/>
            <w:noWrap/>
            <w:vAlign w:val="center"/>
            <w:hideMark/>
          </w:tcPr>
          <w:p w14:paraId="3B2672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riteria</w:t>
            </w:r>
            <w:proofErr w:type="spellEnd"/>
          </w:p>
        </w:tc>
      </w:tr>
      <w:tr w:rsidR="0060699F" w:rsidRPr="003A0E06" w14:paraId="34500FC8" w14:textId="77777777" w:rsidTr="004C413A">
        <w:trPr>
          <w:trHeight w:val="316"/>
          <w:tblHeader/>
        </w:trPr>
        <w:tc>
          <w:tcPr>
            <w:tcW w:w="570" w:type="dxa"/>
            <w:vMerge/>
            <w:vAlign w:val="center"/>
            <w:hideMark/>
          </w:tcPr>
          <w:p w14:paraId="627B05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55" w:type="dxa"/>
            <w:vMerge/>
            <w:vAlign w:val="center"/>
            <w:hideMark/>
          </w:tcPr>
          <w:p w14:paraId="249138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3266" w:type="dxa"/>
            <w:vMerge/>
            <w:vAlign w:val="center"/>
            <w:hideMark/>
          </w:tcPr>
          <w:p w14:paraId="721F79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C76A1E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riteri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1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E2D2C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riteri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2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60762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riteri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3</w:t>
            </w:r>
          </w:p>
        </w:tc>
      </w:tr>
      <w:tr w:rsidR="0060699F" w:rsidRPr="003A0E06" w14:paraId="7CC37692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E7A34C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3147E7A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KS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2E8EA30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Mineral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umberday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andir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111D1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3A7F2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D2197A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56017CA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1A8B2E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</w:t>
            </w:r>
          </w:p>
        </w:tc>
        <w:tc>
          <w:tcPr>
            <w:tcW w:w="955" w:type="dxa"/>
            <w:shd w:val="clear" w:color="000000" w:fill="FFFF00"/>
            <w:noWrap/>
            <w:vAlign w:val="center"/>
            <w:hideMark/>
          </w:tcPr>
          <w:p w14:paraId="6FE334A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POL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7A68FA6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rpen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ratam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Ocean Line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3124" w:type="dxa"/>
            <w:gridSpan w:val="3"/>
            <w:shd w:val="clear" w:color="auto" w:fill="auto"/>
            <w:noWrap/>
            <w:vAlign w:val="center"/>
            <w:hideMark/>
          </w:tcPr>
          <w:p w14:paraId="285B6A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delisting (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ailit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) 2020</w:t>
            </w:r>
          </w:p>
        </w:tc>
      </w:tr>
      <w:tr w:rsidR="0060699F" w:rsidRPr="003A0E06" w14:paraId="0F1E58FE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218B2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88653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SS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42E75F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 Adi Sarana Armada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57072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5D437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95223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064F2B9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A48B1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</w:t>
            </w:r>
          </w:p>
        </w:tc>
        <w:tc>
          <w:tcPr>
            <w:tcW w:w="955" w:type="dxa"/>
            <w:shd w:val="clear" w:color="000000" w:fill="92D050"/>
            <w:noWrap/>
            <w:vAlign w:val="center"/>
            <w:hideMark/>
          </w:tcPr>
          <w:p w14:paraId="71CDB8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BRM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7C1E0B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elayaran Nasional Bina Buana Raya Tbk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7AFFA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52C94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A5BD7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BD7A509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BC099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</w:t>
            </w:r>
          </w:p>
        </w:tc>
        <w:tc>
          <w:tcPr>
            <w:tcW w:w="955" w:type="dxa"/>
            <w:shd w:val="clear" w:color="000000" w:fill="FF0000"/>
            <w:noWrap/>
            <w:vAlign w:val="center"/>
            <w:hideMark/>
          </w:tcPr>
          <w:p w14:paraId="56DCB5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ESS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6C21D74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Batulicin Nusantara Maritim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694C8AC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387488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9A938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23BBF22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AE316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34D3900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IRD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34939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Blue Bird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B283A3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14EBB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47E13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A00F494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C4657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</w:t>
            </w:r>
          </w:p>
        </w:tc>
        <w:tc>
          <w:tcPr>
            <w:tcW w:w="955" w:type="dxa"/>
            <w:shd w:val="clear" w:color="000000" w:fill="92D050"/>
            <w:noWrap/>
            <w:vAlign w:val="center"/>
            <w:hideMark/>
          </w:tcPr>
          <w:p w14:paraId="318587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LTA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6AAFF3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Berlian Laju Tanker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B2491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4EE27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F5FD1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A186F9F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1B3875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8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F5BE9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PTR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41C857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Batav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rosperind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Tran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53A0B7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3ED796A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FBB28C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B1C4A33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67F27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9</w:t>
            </w:r>
          </w:p>
        </w:tc>
        <w:tc>
          <w:tcPr>
            <w:tcW w:w="955" w:type="dxa"/>
            <w:shd w:val="clear" w:color="000000" w:fill="FF0000"/>
            <w:noWrap/>
            <w:vAlign w:val="center"/>
            <w:hideMark/>
          </w:tcPr>
          <w:p w14:paraId="2717E2B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SML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5A60DB0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Bintang Samudera Mandiri Lines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0BF418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441DB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D98D47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37A96A73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75766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0</w:t>
            </w:r>
          </w:p>
        </w:tc>
        <w:tc>
          <w:tcPr>
            <w:tcW w:w="955" w:type="dxa"/>
            <w:shd w:val="clear" w:color="000000" w:fill="92D050"/>
            <w:noWrap/>
            <w:vAlign w:val="center"/>
            <w:hideMark/>
          </w:tcPr>
          <w:p w14:paraId="2EFEBD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ULL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7DBA93C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Buana Lintas Lautan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9C507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6BF6B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4881D3D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02AECD3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9659B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A0053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N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99E18D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id-ID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Capitol Nusantara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id-ID" w:bidi="ar-SA"/>
              </w:rPr>
              <w:t>1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12B6B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9BADE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0EA86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7856E38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9CC51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2</w:t>
            </w:r>
          </w:p>
        </w:tc>
        <w:tc>
          <w:tcPr>
            <w:tcW w:w="955" w:type="dxa"/>
            <w:shd w:val="clear" w:color="000000" w:fill="92D050"/>
            <w:noWrap/>
            <w:vAlign w:val="center"/>
            <w:hideMark/>
          </w:tcPr>
          <w:p w14:paraId="5E5F05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SS</w:t>
            </w:r>
          </w:p>
        </w:tc>
        <w:tc>
          <w:tcPr>
            <w:tcW w:w="3266" w:type="dxa"/>
            <w:shd w:val="clear" w:color="auto" w:fill="auto"/>
            <w:noWrap/>
            <w:vAlign w:val="bottom"/>
            <w:hideMark/>
          </w:tcPr>
          <w:p w14:paraId="7E5EDD7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rdig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Aero Service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863F0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D0F6F7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4331A5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6FDAC6D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4E217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3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0A052C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MPP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195252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AirAsia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1BF99E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E80A8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8BFF3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B0D9B2A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CCCCF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4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8519A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DEAL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7D9C489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Dewat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Freightinternational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6F98A78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E6009E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56913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20361550" w14:textId="77777777" w:rsidTr="004C413A">
        <w:trPr>
          <w:trHeight w:val="361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4067D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5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57FF64F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ELP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7BD1A02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elaya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Nasional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Ekaly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urnamasar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3FA40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295C9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7576E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310124C4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5DC73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6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054712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GIA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292D4B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Garuda Indonesia (Persero)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5F68F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EDE808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8F52E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151C80D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3EC51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7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6C09888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GTS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4C738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GT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nternasional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9D411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7B3A1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157D34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32BEB643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97472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8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73580D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AI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40ECD0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asnur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nternasional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Shipping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6DB3C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3B8B9C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0BCB6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12F9CF37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962FA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9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45351D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ATM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21B7720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abc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Trans Maritim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59E92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F549FF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C8A5C0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32E8477E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48F33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4C693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EL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116C3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Jay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ishind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414BE3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769733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437678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524C86CB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40B6C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154154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IT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64E23B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umpuss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ntermod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ansportas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EBDED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73D669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9969E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516E4F0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CDC0D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lastRenderedPageBreak/>
              <w:t>22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00F3A6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AT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E58024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Indonesia Air Transport &amp;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nfrastruktur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15B52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78749D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C293D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8EDFC95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A598D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3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89917B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PCM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42ED29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Jasa Armada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0351DD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6A287E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44512C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2CF4DD11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CFFEB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60F47BB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JAY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E39FE4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Armada Berjaya Tran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1DCE6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290F2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DBD29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63A2696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8D1B2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FB558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ARW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5B09881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ICTSI Jasa Prima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7B6DF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DB4A8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6B3AE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54376319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FE72A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42535A9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JEN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2C6EE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rid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Jaring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Nusantar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4C425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3D264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97763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010464D1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BE196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86956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LEAD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C1EAA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Logind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amudramakmur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0F8EDE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6F1D7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6D413B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2CED501D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09C4E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77DC8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LRN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1F8EDB1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 Eka Sari Lorena Transport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4678415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E703E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31A8F0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CFD0198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72743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849E42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BS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5C18F5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itrabanter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egar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ejat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DA4F6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C838E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DFA0E2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E692AA9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1331C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0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0E9A1E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IR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DF5647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Mitra International Resource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A1C67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EBA6D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11785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C13418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39660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B0E3B4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NELY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C05C3F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elaya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Nelly Dwi Putri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43C20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1C79B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1B01B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3FDEB7F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9C65E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2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A2A92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ORT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2E44E93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Nusantara Pelabuhan Handal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4B2B8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776077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4AC6497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5FF2FE87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F402B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3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4BD64D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PGL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7762405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Prima Globalindo Logistik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0F4A86B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391E2C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5A617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3950E81D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81B75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4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06594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SS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74041E2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IMC Pelita Logistik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D05E8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6C00B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07526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F1DFA1F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FE56E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5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FC5BB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TI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FB1E9E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Indo Strait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7680EB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E08CE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2E8FC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9F7D040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C1159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6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40A60C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UR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D3AA26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Putr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Rajawal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encan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0D7444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0690D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93D91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533E1B5D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2FD24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7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245E04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RCCC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5E48DD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val="sv-SE" w:bidi="ar-SA"/>
              </w:rPr>
              <w:t>PT. Utama Radar Cahaya Tbk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6C2387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A1B54C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590E8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547507F7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0ACA45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8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4A286F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RIG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C4F097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Rig Tenders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4F2A16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CA886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84B86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491CB30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8BF72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9</w:t>
            </w:r>
          </w:p>
        </w:tc>
        <w:tc>
          <w:tcPr>
            <w:tcW w:w="955" w:type="dxa"/>
            <w:shd w:val="clear" w:color="000000" w:fill="FF0000"/>
            <w:vAlign w:val="center"/>
            <w:hideMark/>
          </w:tcPr>
          <w:p w14:paraId="5399C9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AFE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DD474F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Steady Safe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6A9801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647B4F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9B7BE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x</w:t>
            </w:r>
          </w:p>
        </w:tc>
      </w:tr>
      <w:tr w:rsidR="0060699F" w:rsidRPr="003A0E06" w14:paraId="5CC2D3B5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D0DA6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0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3FAC1B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APX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48A24F3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Satr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nta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Prim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5C502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1FF25A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45430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47AAE014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940A0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F6938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DMU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2A483C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idomuly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Selara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C605F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83AD02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34FCE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1439EED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16333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2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5B25C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HIP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6960E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Sillo Maritime Perdan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5BB0C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63E5F8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086E8D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CA5AC38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0D8D39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3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DD36E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MDR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350C96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Samudera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D4B92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74955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35FC8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0C7C51D5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ACCAF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4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98880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OC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4B02DA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oech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Line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5D3FA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04ECD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A3D4B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C21DE33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185C16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5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1FE06F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AMU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002184F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elaya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Tamarin Samudr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20F6FC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3E3915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F0DB6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057D5C69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A5618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6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53EC50C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AX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2BE37E6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. Express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ansindo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Utam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5174A0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024187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6FE513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0EF41C42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54ED4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7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C3E00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CPI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1A97DF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anscoal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Pacific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E534A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C637F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02B7A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98908EE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45ECC3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8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271BAA6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MA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B65E4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elaya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empura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Emas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F009D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5A612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1F23BF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47A5CE0F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592858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9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BE719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NC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6BBC4CA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imud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Nuansa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Citr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31D55C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61538F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DC0C7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04632408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3EDEDE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0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070DB8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PM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467D2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Trans Power Marine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0DFDDA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EC0D4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26B18C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3EBCFD02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6A6A02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lastRenderedPageBreak/>
              <w:t>51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FF3850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J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C43FDC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anskon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Jay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76C25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2AF691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502BE3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589A3254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3431A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2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056EC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UK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51C4632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Guna Timur Ray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761BAE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F0033D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65D287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6F4CF9EA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2E89A9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3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722C8D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WEHA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322ED3A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PT WEH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ansportasi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Indonesia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497B5F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1D0F62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7252D8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BBFE8EC" w14:textId="77777777" w:rsidTr="004C413A">
        <w:trPr>
          <w:trHeight w:val="316"/>
        </w:trPr>
        <w:tc>
          <w:tcPr>
            <w:tcW w:w="570" w:type="dxa"/>
            <w:shd w:val="clear" w:color="auto" w:fill="auto"/>
            <w:noWrap/>
            <w:vAlign w:val="center"/>
            <w:hideMark/>
          </w:tcPr>
          <w:p w14:paraId="771C82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4</w:t>
            </w:r>
          </w:p>
        </w:tc>
        <w:tc>
          <w:tcPr>
            <w:tcW w:w="955" w:type="dxa"/>
            <w:shd w:val="clear" w:color="000000" w:fill="92D050"/>
            <w:vAlign w:val="center"/>
            <w:hideMark/>
          </w:tcPr>
          <w:p w14:paraId="1BB49E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WINS</w:t>
            </w:r>
          </w:p>
        </w:tc>
        <w:tc>
          <w:tcPr>
            <w:tcW w:w="3266" w:type="dxa"/>
            <w:shd w:val="clear" w:color="auto" w:fill="auto"/>
            <w:vAlign w:val="center"/>
            <w:hideMark/>
          </w:tcPr>
          <w:p w14:paraId="7B35815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Wintermar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 Offshore Marine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bk</w:t>
            </w:r>
            <w:proofErr w:type="spellEnd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.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4EAFC9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48C138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79C21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Segoe UI Symbol" w:eastAsia="Times New Roman" w:hAnsi="Segoe UI Symbol" w:cs="Segoe UI Symbol"/>
                <w:sz w:val="24"/>
                <w:szCs w:val="24"/>
                <w:lang w:bidi="ar-SA"/>
              </w:rPr>
              <w:t>✓</w:t>
            </w:r>
          </w:p>
        </w:tc>
      </w:tr>
      <w:tr w:rsidR="0060699F" w:rsidRPr="003A0E06" w14:paraId="726F90B7" w14:textId="77777777" w:rsidTr="004C413A">
        <w:trPr>
          <w:trHeight w:val="316"/>
        </w:trPr>
        <w:tc>
          <w:tcPr>
            <w:tcW w:w="4791" w:type="dxa"/>
            <w:gridSpan w:val="3"/>
            <w:shd w:val="clear" w:color="auto" w:fill="auto"/>
            <w:noWrap/>
            <w:vAlign w:val="center"/>
            <w:hideMark/>
          </w:tcPr>
          <w:p w14:paraId="0C57A9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Jumlah</w:t>
            </w:r>
            <w:proofErr w:type="spellEnd"/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14:paraId="1A1293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4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14:paraId="55B24AF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14:paraId="33F253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1</w:t>
            </w:r>
          </w:p>
        </w:tc>
      </w:tr>
      <w:tr w:rsidR="0060699F" w:rsidRPr="003A0E06" w14:paraId="2F58D333" w14:textId="77777777" w:rsidTr="004C413A">
        <w:trPr>
          <w:trHeight w:val="316"/>
        </w:trPr>
        <w:tc>
          <w:tcPr>
            <w:tcW w:w="4791" w:type="dxa"/>
            <w:gridSpan w:val="3"/>
            <w:shd w:val="clear" w:color="auto" w:fill="auto"/>
            <w:noWrap/>
            <w:vAlign w:val="center"/>
            <w:hideMark/>
          </w:tcPr>
          <w:p w14:paraId="3D0FA2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ampel</w:t>
            </w:r>
          </w:p>
        </w:tc>
        <w:tc>
          <w:tcPr>
            <w:tcW w:w="3124" w:type="dxa"/>
            <w:gridSpan w:val="3"/>
            <w:shd w:val="clear" w:color="auto" w:fill="auto"/>
            <w:noWrap/>
            <w:vAlign w:val="center"/>
            <w:hideMark/>
          </w:tcPr>
          <w:p w14:paraId="1BDE04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2</w:t>
            </w:r>
          </w:p>
        </w:tc>
      </w:tr>
      <w:tr w:rsidR="0060699F" w:rsidRPr="003A0E06" w14:paraId="3D0E0AF2" w14:textId="77777777" w:rsidTr="004C413A">
        <w:trPr>
          <w:trHeight w:val="316"/>
        </w:trPr>
        <w:tc>
          <w:tcPr>
            <w:tcW w:w="4791" w:type="dxa"/>
            <w:gridSpan w:val="3"/>
            <w:shd w:val="clear" w:color="auto" w:fill="auto"/>
            <w:noWrap/>
            <w:vAlign w:val="center"/>
            <w:hideMark/>
          </w:tcPr>
          <w:p w14:paraId="7DAB06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 xml:space="preserve">Total Sampel x 6 </w:t>
            </w:r>
            <w:proofErr w:type="spellStart"/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ahun</w:t>
            </w:r>
            <w:proofErr w:type="spellEnd"/>
          </w:p>
        </w:tc>
        <w:tc>
          <w:tcPr>
            <w:tcW w:w="3124" w:type="dxa"/>
            <w:gridSpan w:val="3"/>
            <w:shd w:val="clear" w:color="auto" w:fill="auto"/>
            <w:noWrap/>
            <w:vAlign w:val="center"/>
            <w:hideMark/>
          </w:tcPr>
          <w:p w14:paraId="251F4E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2</w:t>
            </w:r>
          </w:p>
        </w:tc>
      </w:tr>
    </w:tbl>
    <w:p w14:paraId="5EC6B27D" w14:textId="77777777" w:rsidR="0060699F" w:rsidRPr="003A0E06" w:rsidRDefault="0060699F" w:rsidP="0060699F">
      <w:pPr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Sumber: data diolah dari berbagai literatur pendukung penelitian (2023)</w:t>
      </w:r>
    </w:p>
    <w:p w14:paraId="07BA57AE" w14:textId="77777777" w:rsidR="0060699F" w:rsidRPr="003A0E06" w:rsidRDefault="0060699F" w:rsidP="0060699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Keterangan:</w:t>
      </w:r>
    </w:p>
    <w:p w14:paraId="12C261C4" w14:textId="77777777" w:rsidR="0060699F" w:rsidRPr="003A0E06" w:rsidRDefault="0060699F" w:rsidP="0060699F">
      <w:pPr>
        <w:numPr>
          <w:ilvl w:val="0"/>
          <w:numId w:val="3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 xml:space="preserve">Warna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k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>uning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: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p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>erusahaan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</w:t>
      </w:r>
      <w:proofErr w:type="spellStart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subsektor</w:t>
      </w:r>
      <w:proofErr w:type="spellEnd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transportasi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 xml:space="preserve"> yang tidak memenuhi kriteria 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penilaian 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>ke-2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(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delisting dari BEI selama periode penelitian</w:t>
      </w:r>
      <w:r w:rsidRPr="003A0E06">
        <w:rPr>
          <w:rFonts w:ascii="Times New Roman" w:hAnsi="Times New Roman" w:cs="Times New Roman"/>
          <w:sz w:val="24"/>
          <w:szCs w:val="24"/>
          <w:lang w:val="sv-SE"/>
        </w:rPr>
        <w:t xml:space="preserve"> 2017-2022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).</w:t>
      </w:r>
    </w:p>
    <w:p w14:paraId="462D4E7B" w14:textId="77777777" w:rsidR="0060699F" w:rsidRPr="003A0E06" w:rsidRDefault="0060699F" w:rsidP="0060699F">
      <w:pPr>
        <w:numPr>
          <w:ilvl w:val="0"/>
          <w:numId w:val="3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Warna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m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erah: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p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erusahaan </w:t>
      </w:r>
      <w:proofErr w:type="spellStart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subsektor</w:t>
      </w:r>
      <w:proofErr w:type="spellEnd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transportasi yang tidak memenuhi kriteria penilaian ke-3 (</w:t>
      </w:r>
      <w:r w:rsidRPr="003A0E06">
        <w:rPr>
          <w:rFonts w:ascii="Times New Roman" w:hAnsi="Times New Roman" w:cs="Times New Roman"/>
          <w:sz w:val="24"/>
          <w:szCs w:val="24"/>
          <w:lang w:val="id-ID"/>
        </w:rPr>
        <w:t>tidak memiliki data laporan keuangan lengkap sesuai kebutuhan dalam penelitian periode 2017-2022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).</w:t>
      </w:r>
    </w:p>
    <w:p w14:paraId="532899F3" w14:textId="77777777" w:rsidR="0060699F" w:rsidRPr="003A0E06" w:rsidRDefault="0060699F" w:rsidP="0060699F">
      <w:pPr>
        <w:numPr>
          <w:ilvl w:val="0"/>
          <w:numId w:val="3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 xml:space="preserve">Warna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h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>ijau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: </w:t>
      </w:r>
      <w:r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p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>erusahaan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</w:t>
      </w:r>
      <w:proofErr w:type="spellStart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subsektor</w:t>
      </w:r>
      <w:proofErr w:type="spellEnd"/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 xml:space="preserve"> transportasi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sv-SE" w:bidi="ar-SA"/>
        </w:rPr>
        <w:t xml:space="preserve"> yang memenuhi semua kriteria</w:t>
      </w:r>
      <w:r w:rsidRPr="003A0E06">
        <w:rPr>
          <w:rFonts w:ascii="Times New Roman" w:eastAsia="Times New Roman" w:hAnsi="Times New Roman" w:cs="Times New Roman"/>
          <w:sz w:val="24"/>
          <w:szCs w:val="24"/>
          <w:lang w:val="id-ID" w:bidi="ar-SA"/>
        </w:rPr>
        <w:t>.</w:t>
      </w:r>
    </w:p>
    <w:p w14:paraId="57A6F43D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3AF4B6C1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Lampiran 2</w:t>
      </w:r>
    </w:p>
    <w:p w14:paraId="5913E7D9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Data Likuiditas,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Leverage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,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Operating</w:t>
      </w:r>
      <w:proofErr w:type="spellEnd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 xml:space="preserve">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Capacity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dan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Firm</w:t>
      </w:r>
      <w:proofErr w:type="spellEnd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 xml:space="preserve">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Size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pada Perusahaan </w:t>
      </w:r>
      <w:proofErr w:type="spellStart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Subsektor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Transportasi Yang Terdaftar di BEI Tahun 2017-2022</w:t>
      </w:r>
    </w:p>
    <w:tbl>
      <w:tblPr>
        <w:tblW w:w="8047" w:type="dxa"/>
        <w:tblLook w:val="04A0" w:firstRow="1" w:lastRow="0" w:firstColumn="1" w:lastColumn="0" w:noHBand="0" w:noVBand="1"/>
      </w:tblPr>
      <w:tblGrid>
        <w:gridCol w:w="600"/>
        <w:gridCol w:w="1430"/>
        <w:gridCol w:w="935"/>
        <w:gridCol w:w="1170"/>
        <w:gridCol w:w="1170"/>
        <w:gridCol w:w="1260"/>
        <w:gridCol w:w="1260"/>
        <w:gridCol w:w="222"/>
      </w:tblGrid>
      <w:tr w:rsidR="0060699F" w:rsidRPr="003A0E06" w14:paraId="4301B103" w14:textId="77777777" w:rsidTr="004C413A">
        <w:trPr>
          <w:gridAfter w:val="1"/>
          <w:wAfter w:w="222" w:type="dxa"/>
          <w:trHeight w:val="450"/>
          <w:tblHeader/>
        </w:trPr>
        <w:tc>
          <w:tcPr>
            <w:tcW w:w="6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252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No.</w:t>
            </w:r>
          </w:p>
        </w:tc>
        <w:tc>
          <w:tcPr>
            <w:tcW w:w="14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72D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Kode Perusahaan</w:t>
            </w:r>
          </w:p>
        </w:tc>
        <w:tc>
          <w:tcPr>
            <w:tcW w:w="9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399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proofErr w:type="spellStart"/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Tahun</w:t>
            </w:r>
            <w:proofErr w:type="spellEnd"/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733F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CR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12E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DAR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E3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TATO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A23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  <w:t>SIZE</w:t>
            </w:r>
          </w:p>
        </w:tc>
      </w:tr>
      <w:tr w:rsidR="0060699F" w:rsidRPr="003A0E06" w14:paraId="59D4D024" w14:textId="77777777" w:rsidTr="004C413A">
        <w:trPr>
          <w:trHeight w:val="315"/>
          <w:tblHeader/>
        </w:trPr>
        <w:tc>
          <w:tcPr>
            <w:tcW w:w="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F09F7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22C79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4EBAA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11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5B5C4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11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EFD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78956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8FBE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53C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bidi="ar-SA"/>
              </w:rPr>
            </w:pPr>
          </w:p>
        </w:tc>
      </w:tr>
      <w:tr w:rsidR="0060699F" w:rsidRPr="003A0E06" w14:paraId="24C19BF4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1E9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711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KS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6DE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8351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A25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D22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5E83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47</w:t>
            </w:r>
          </w:p>
        </w:tc>
        <w:tc>
          <w:tcPr>
            <w:tcW w:w="222" w:type="dxa"/>
            <w:vAlign w:val="center"/>
            <w:hideMark/>
          </w:tcPr>
          <w:p w14:paraId="68DDEC5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BAF997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88B64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C4DAE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F34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07A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00C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2C2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BCE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4</w:t>
            </w:r>
          </w:p>
        </w:tc>
        <w:tc>
          <w:tcPr>
            <w:tcW w:w="222" w:type="dxa"/>
            <w:vAlign w:val="center"/>
            <w:hideMark/>
          </w:tcPr>
          <w:p w14:paraId="05424DC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56C510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F95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2F2C0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8AA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6FB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AE7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320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28A4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8</w:t>
            </w:r>
          </w:p>
        </w:tc>
        <w:tc>
          <w:tcPr>
            <w:tcW w:w="222" w:type="dxa"/>
            <w:vAlign w:val="center"/>
            <w:hideMark/>
          </w:tcPr>
          <w:p w14:paraId="612F0F5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FECB82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E2E6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F6CE4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36D3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22D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CE3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80E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7D0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2</w:t>
            </w:r>
          </w:p>
        </w:tc>
        <w:tc>
          <w:tcPr>
            <w:tcW w:w="222" w:type="dxa"/>
            <w:vAlign w:val="center"/>
            <w:hideMark/>
          </w:tcPr>
          <w:p w14:paraId="219EB0A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BE8021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62CD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6032E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C91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17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790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EE2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4FC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4</w:t>
            </w:r>
          </w:p>
        </w:tc>
        <w:tc>
          <w:tcPr>
            <w:tcW w:w="222" w:type="dxa"/>
            <w:vAlign w:val="center"/>
            <w:hideMark/>
          </w:tcPr>
          <w:p w14:paraId="36801D1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374C3D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A63D2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84A5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2CA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5FD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C210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CDE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C870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3</w:t>
            </w:r>
          </w:p>
        </w:tc>
        <w:tc>
          <w:tcPr>
            <w:tcW w:w="222" w:type="dxa"/>
            <w:vAlign w:val="center"/>
            <w:hideMark/>
          </w:tcPr>
          <w:p w14:paraId="50951C8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26E620D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A8DB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B61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SS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CB2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6C6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ED6B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F0C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7FB8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3</w:t>
            </w:r>
          </w:p>
        </w:tc>
        <w:tc>
          <w:tcPr>
            <w:tcW w:w="222" w:type="dxa"/>
            <w:vAlign w:val="center"/>
            <w:hideMark/>
          </w:tcPr>
          <w:p w14:paraId="77C9592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3FB41C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B42C6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18D85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07F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3175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420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A07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79A7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03</w:t>
            </w:r>
          </w:p>
        </w:tc>
        <w:tc>
          <w:tcPr>
            <w:tcW w:w="222" w:type="dxa"/>
            <w:vAlign w:val="center"/>
            <w:hideMark/>
          </w:tcPr>
          <w:p w14:paraId="5F0DEAF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96F0DC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17061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50C2C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CDE6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D3C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2BE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7B8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302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21</w:t>
            </w:r>
          </w:p>
        </w:tc>
        <w:tc>
          <w:tcPr>
            <w:tcW w:w="222" w:type="dxa"/>
            <w:vAlign w:val="center"/>
            <w:hideMark/>
          </w:tcPr>
          <w:p w14:paraId="1F9D1D0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4A2338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6F5CC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4763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8C05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679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F7F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07F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A67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27</w:t>
            </w:r>
          </w:p>
        </w:tc>
        <w:tc>
          <w:tcPr>
            <w:tcW w:w="222" w:type="dxa"/>
            <w:vAlign w:val="center"/>
            <w:hideMark/>
          </w:tcPr>
          <w:p w14:paraId="5956DE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DE3AAF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FC5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EB77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0FE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D30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734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658F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F79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43</w:t>
            </w:r>
          </w:p>
        </w:tc>
        <w:tc>
          <w:tcPr>
            <w:tcW w:w="222" w:type="dxa"/>
            <w:vAlign w:val="center"/>
            <w:hideMark/>
          </w:tcPr>
          <w:p w14:paraId="310452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E6A0B4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224E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1BE2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5016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4BCE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042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B20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D0C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61</w:t>
            </w:r>
          </w:p>
        </w:tc>
        <w:tc>
          <w:tcPr>
            <w:tcW w:w="222" w:type="dxa"/>
            <w:vAlign w:val="center"/>
            <w:hideMark/>
          </w:tcPr>
          <w:p w14:paraId="10259FA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0FABF02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E8AB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B66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BRM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961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9C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1BA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B66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821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9</w:t>
            </w:r>
          </w:p>
        </w:tc>
        <w:tc>
          <w:tcPr>
            <w:tcW w:w="222" w:type="dxa"/>
            <w:vAlign w:val="center"/>
            <w:hideMark/>
          </w:tcPr>
          <w:p w14:paraId="2DE623D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DA65D4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7E94E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25DF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BD1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255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39E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BD1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98E6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5</w:t>
            </w:r>
          </w:p>
        </w:tc>
        <w:tc>
          <w:tcPr>
            <w:tcW w:w="222" w:type="dxa"/>
            <w:vAlign w:val="center"/>
            <w:hideMark/>
          </w:tcPr>
          <w:p w14:paraId="67FA053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CCB506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642C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4C33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7E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9470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65D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C5F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9E7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71</w:t>
            </w:r>
          </w:p>
        </w:tc>
        <w:tc>
          <w:tcPr>
            <w:tcW w:w="222" w:type="dxa"/>
            <w:vAlign w:val="center"/>
            <w:hideMark/>
          </w:tcPr>
          <w:p w14:paraId="461A5F6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D6D9FC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D96D8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4B4DF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B2E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C79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52D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1E59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B5E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9</w:t>
            </w:r>
          </w:p>
        </w:tc>
        <w:tc>
          <w:tcPr>
            <w:tcW w:w="222" w:type="dxa"/>
            <w:vAlign w:val="center"/>
            <w:hideMark/>
          </w:tcPr>
          <w:p w14:paraId="5D27DD9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53E72E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96B98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57768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A41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38B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571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FD4A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70C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0</w:t>
            </w:r>
          </w:p>
        </w:tc>
        <w:tc>
          <w:tcPr>
            <w:tcW w:w="222" w:type="dxa"/>
            <w:vAlign w:val="center"/>
            <w:hideMark/>
          </w:tcPr>
          <w:p w14:paraId="0D3A6B9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13BA63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C9A7E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3A5EE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750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CD3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787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9E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78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1</w:t>
            </w:r>
          </w:p>
        </w:tc>
        <w:tc>
          <w:tcPr>
            <w:tcW w:w="222" w:type="dxa"/>
            <w:vAlign w:val="center"/>
            <w:hideMark/>
          </w:tcPr>
          <w:p w14:paraId="1E781E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94BC468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32C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0B7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IR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32B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335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ACC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9A7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00B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51</w:t>
            </w:r>
          </w:p>
        </w:tc>
        <w:tc>
          <w:tcPr>
            <w:tcW w:w="222" w:type="dxa"/>
            <w:vAlign w:val="center"/>
            <w:hideMark/>
          </w:tcPr>
          <w:p w14:paraId="4EB322D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DFFD32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BA95C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10145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9E2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090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3A3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29C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E0D7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57</w:t>
            </w:r>
          </w:p>
        </w:tc>
        <w:tc>
          <w:tcPr>
            <w:tcW w:w="222" w:type="dxa"/>
            <w:vAlign w:val="center"/>
            <w:hideMark/>
          </w:tcPr>
          <w:p w14:paraId="4296607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FC14CC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5561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902A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FDF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AD4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906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78D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829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64</w:t>
            </w:r>
          </w:p>
        </w:tc>
        <w:tc>
          <w:tcPr>
            <w:tcW w:w="222" w:type="dxa"/>
            <w:vAlign w:val="center"/>
            <w:hideMark/>
          </w:tcPr>
          <w:p w14:paraId="6A656AD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16DFD9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ABDD8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5ED02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413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EE8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9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0461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E41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FB7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61</w:t>
            </w:r>
          </w:p>
        </w:tc>
        <w:tc>
          <w:tcPr>
            <w:tcW w:w="222" w:type="dxa"/>
            <w:vAlign w:val="center"/>
            <w:hideMark/>
          </w:tcPr>
          <w:p w14:paraId="1DF9563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4D8E07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6296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8F19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37A3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52C6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57F1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9E2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EFB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52</w:t>
            </w:r>
          </w:p>
        </w:tc>
        <w:tc>
          <w:tcPr>
            <w:tcW w:w="222" w:type="dxa"/>
            <w:vAlign w:val="center"/>
            <w:hideMark/>
          </w:tcPr>
          <w:p w14:paraId="7A3B02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BC7DD1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74E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0CC2C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A1C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E4F0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6BCC4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904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094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56</w:t>
            </w:r>
          </w:p>
        </w:tc>
        <w:tc>
          <w:tcPr>
            <w:tcW w:w="222" w:type="dxa"/>
            <w:vAlign w:val="center"/>
            <w:hideMark/>
          </w:tcPr>
          <w:p w14:paraId="56E0090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7DF13F1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A6D8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81BA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LT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885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E62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A0F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811D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2690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70</w:t>
            </w:r>
          </w:p>
        </w:tc>
        <w:tc>
          <w:tcPr>
            <w:tcW w:w="222" w:type="dxa"/>
            <w:vAlign w:val="center"/>
            <w:hideMark/>
          </w:tcPr>
          <w:p w14:paraId="37E3592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5FDDA6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0CCCE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EB22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49CD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2B4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C15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C62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71C0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6</w:t>
            </w:r>
          </w:p>
        </w:tc>
        <w:tc>
          <w:tcPr>
            <w:tcW w:w="222" w:type="dxa"/>
            <w:vAlign w:val="center"/>
            <w:hideMark/>
          </w:tcPr>
          <w:p w14:paraId="7C5AE48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99DED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130E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AD2B2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DB4A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89F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7C40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0E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A28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57</w:t>
            </w:r>
          </w:p>
        </w:tc>
        <w:tc>
          <w:tcPr>
            <w:tcW w:w="222" w:type="dxa"/>
            <w:vAlign w:val="center"/>
            <w:hideMark/>
          </w:tcPr>
          <w:p w14:paraId="3BE105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BBD366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07D4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6845C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A62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D4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B86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7CD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629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56</w:t>
            </w:r>
          </w:p>
        </w:tc>
        <w:tc>
          <w:tcPr>
            <w:tcW w:w="222" w:type="dxa"/>
            <w:vAlign w:val="center"/>
            <w:hideMark/>
          </w:tcPr>
          <w:p w14:paraId="55A1656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13790A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C06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DFE56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0765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98E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57C2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8E4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CED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3</w:t>
            </w:r>
          </w:p>
        </w:tc>
        <w:tc>
          <w:tcPr>
            <w:tcW w:w="222" w:type="dxa"/>
            <w:vAlign w:val="center"/>
            <w:hideMark/>
          </w:tcPr>
          <w:p w14:paraId="0C5C04F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1FD9D7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B572D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02AA7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51AE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401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DC0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AA1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4AD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2</w:t>
            </w:r>
          </w:p>
        </w:tc>
        <w:tc>
          <w:tcPr>
            <w:tcW w:w="222" w:type="dxa"/>
            <w:vAlign w:val="center"/>
            <w:hideMark/>
          </w:tcPr>
          <w:p w14:paraId="49F61E8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09C2FC4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E030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794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PTR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F1C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B52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EAE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EA6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94A7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2</w:t>
            </w:r>
          </w:p>
        </w:tc>
        <w:tc>
          <w:tcPr>
            <w:tcW w:w="222" w:type="dxa"/>
            <w:vAlign w:val="center"/>
            <w:hideMark/>
          </w:tcPr>
          <w:p w14:paraId="7F8B5DD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8F3D09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1354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C53AF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4A1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E12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C10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1FB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36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3</w:t>
            </w:r>
          </w:p>
        </w:tc>
        <w:tc>
          <w:tcPr>
            <w:tcW w:w="222" w:type="dxa"/>
            <w:vAlign w:val="center"/>
            <w:hideMark/>
          </w:tcPr>
          <w:p w14:paraId="62CB366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909702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95CDE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09E93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4E7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A6C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65F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49E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7F6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1</w:t>
            </w:r>
          </w:p>
        </w:tc>
        <w:tc>
          <w:tcPr>
            <w:tcW w:w="222" w:type="dxa"/>
            <w:vAlign w:val="center"/>
            <w:hideMark/>
          </w:tcPr>
          <w:p w14:paraId="5FE32B8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3E5D74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202BA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38B62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117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792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131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38D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A74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1</w:t>
            </w:r>
          </w:p>
        </w:tc>
        <w:tc>
          <w:tcPr>
            <w:tcW w:w="222" w:type="dxa"/>
            <w:vAlign w:val="center"/>
            <w:hideMark/>
          </w:tcPr>
          <w:p w14:paraId="4FC42C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6ED58C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0982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5B11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382B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AE5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50C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6A9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31A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43</w:t>
            </w:r>
          </w:p>
        </w:tc>
        <w:tc>
          <w:tcPr>
            <w:tcW w:w="222" w:type="dxa"/>
            <w:vAlign w:val="center"/>
            <w:hideMark/>
          </w:tcPr>
          <w:p w14:paraId="24F06F5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636B08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742F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604CB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B5D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09A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8D3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38F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44FC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5</w:t>
            </w:r>
          </w:p>
        </w:tc>
        <w:tc>
          <w:tcPr>
            <w:tcW w:w="222" w:type="dxa"/>
            <w:vAlign w:val="center"/>
            <w:hideMark/>
          </w:tcPr>
          <w:p w14:paraId="485594B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78E2D2C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018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4A8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ULL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72C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ADD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3A1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471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81A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07</w:t>
            </w:r>
          </w:p>
        </w:tc>
        <w:tc>
          <w:tcPr>
            <w:tcW w:w="222" w:type="dxa"/>
            <w:vAlign w:val="center"/>
            <w:hideMark/>
          </w:tcPr>
          <w:p w14:paraId="5924103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25471D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67D71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43D1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969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56AF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5C27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28A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B60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20</w:t>
            </w:r>
          </w:p>
        </w:tc>
        <w:tc>
          <w:tcPr>
            <w:tcW w:w="222" w:type="dxa"/>
            <w:vAlign w:val="center"/>
            <w:hideMark/>
          </w:tcPr>
          <w:p w14:paraId="0895B52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67CADD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A00D9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519A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66C1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EA1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A12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567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336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67</w:t>
            </w:r>
          </w:p>
        </w:tc>
        <w:tc>
          <w:tcPr>
            <w:tcW w:w="222" w:type="dxa"/>
            <w:vAlign w:val="center"/>
            <w:hideMark/>
          </w:tcPr>
          <w:p w14:paraId="1FCBBF7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766237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4FB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795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776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FA9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D36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E1D5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86B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0.09</w:t>
            </w:r>
          </w:p>
        </w:tc>
        <w:tc>
          <w:tcPr>
            <w:tcW w:w="222" w:type="dxa"/>
            <w:vAlign w:val="center"/>
            <w:hideMark/>
          </w:tcPr>
          <w:p w14:paraId="0AAB444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2A3F05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A77D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58D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C08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255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16F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9D4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A75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78</w:t>
            </w:r>
          </w:p>
        </w:tc>
        <w:tc>
          <w:tcPr>
            <w:tcW w:w="222" w:type="dxa"/>
            <w:vAlign w:val="center"/>
            <w:hideMark/>
          </w:tcPr>
          <w:p w14:paraId="3A99A03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E048A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48005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41CF1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181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8C91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885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D086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826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41</w:t>
            </w:r>
          </w:p>
        </w:tc>
        <w:tc>
          <w:tcPr>
            <w:tcW w:w="222" w:type="dxa"/>
            <w:vAlign w:val="center"/>
            <w:hideMark/>
          </w:tcPr>
          <w:p w14:paraId="623CB45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E0A0A3C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0E1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A9E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N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582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091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CC2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A715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9FC6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41</w:t>
            </w:r>
          </w:p>
        </w:tc>
        <w:tc>
          <w:tcPr>
            <w:tcW w:w="222" w:type="dxa"/>
            <w:vAlign w:val="center"/>
            <w:hideMark/>
          </w:tcPr>
          <w:p w14:paraId="0284DC7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FCA28E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376D3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520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733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7EE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7B8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828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EFB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42</w:t>
            </w:r>
          </w:p>
        </w:tc>
        <w:tc>
          <w:tcPr>
            <w:tcW w:w="222" w:type="dxa"/>
            <w:vAlign w:val="center"/>
            <w:hideMark/>
          </w:tcPr>
          <w:p w14:paraId="213EC2F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1D8D7B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8F7E4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C66B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CB2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BD5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9BCA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76C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FDA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1</w:t>
            </w:r>
          </w:p>
        </w:tc>
        <w:tc>
          <w:tcPr>
            <w:tcW w:w="222" w:type="dxa"/>
            <w:vAlign w:val="center"/>
            <w:hideMark/>
          </w:tcPr>
          <w:p w14:paraId="56F28B5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CD5489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D816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EB594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C852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D28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DD5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60E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5807B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7</w:t>
            </w:r>
          </w:p>
        </w:tc>
        <w:tc>
          <w:tcPr>
            <w:tcW w:w="222" w:type="dxa"/>
            <w:vAlign w:val="center"/>
            <w:hideMark/>
          </w:tcPr>
          <w:p w14:paraId="102CAC2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CE9886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4F467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4FFDA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1E9A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C54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BCC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69D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C5D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0</w:t>
            </w:r>
          </w:p>
        </w:tc>
        <w:tc>
          <w:tcPr>
            <w:tcW w:w="222" w:type="dxa"/>
            <w:vAlign w:val="center"/>
            <w:hideMark/>
          </w:tcPr>
          <w:p w14:paraId="74730DE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BD6A5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237C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7BE33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896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E32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380B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DBA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C5E6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2</w:t>
            </w:r>
          </w:p>
        </w:tc>
        <w:tc>
          <w:tcPr>
            <w:tcW w:w="222" w:type="dxa"/>
            <w:vAlign w:val="center"/>
            <w:hideMark/>
          </w:tcPr>
          <w:p w14:paraId="4DFECAF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B9872A1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5EB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670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S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66D3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952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242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775C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E05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28</w:t>
            </w:r>
          </w:p>
        </w:tc>
        <w:tc>
          <w:tcPr>
            <w:tcW w:w="222" w:type="dxa"/>
            <w:vAlign w:val="center"/>
            <w:hideMark/>
          </w:tcPr>
          <w:p w14:paraId="21EFE7B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C60028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72519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B11C8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FEE2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07E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3B1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0EF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041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3</w:t>
            </w:r>
          </w:p>
        </w:tc>
        <w:tc>
          <w:tcPr>
            <w:tcW w:w="222" w:type="dxa"/>
            <w:vAlign w:val="center"/>
            <w:hideMark/>
          </w:tcPr>
          <w:p w14:paraId="619215E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4234DE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4E08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AEC21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7C0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E62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FC4B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A00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5CF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11</w:t>
            </w:r>
          </w:p>
        </w:tc>
        <w:tc>
          <w:tcPr>
            <w:tcW w:w="222" w:type="dxa"/>
            <w:vAlign w:val="center"/>
            <w:hideMark/>
          </w:tcPr>
          <w:p w14:paraId="47982DD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845F4C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6F49C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6DB1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7D3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F91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E47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3DE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C4AD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3</w:t>
            </w:r>
          </w:p>
        </w:tc>
        <w:tc>
          <w:tcPr>
            <w:tcW w:w="222" w:type="dxa"/>
            <w:vAlign w:val="center"/>
            <w:hideMark/>
          </w:tcPr>
          <w:p w14:paraId="066FC0D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F6D1FF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CCA67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1A650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313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A05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5657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290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BB0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9</w:t>
            </w:r>
          </w:p>
        </w:tc>
        <w:tc>
          <w:tcPr>
            <w:tcW w:w="222" w:type="dxa"/>
            <w:vAlign w:val="center"/>
            <w:hideMark/>
          </w:tcPr>
          <w:p w14:paraId="2E5C8BD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BD34DE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6FA89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A441C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AE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459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6BE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8E6F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11F3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15</w:t>
            </w:r>
          </w:p>
        </w:tc>
        <w:tc>
          <w:tcPr>
            <w:tcW w:w="222" w:type="dxa"/>
            <w:vAlign w:val="center"/>
            <w:hideMark/>
          </w:tcPr>
          <w:p w14:paraId="6327757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3C5E805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126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99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MPP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E51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795E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D77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B0E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4BC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6</w:t>
            </w:r>
          </w:p>
        </w:tc>
        <w:tc>
          <w:tcPr>
            <w:tcW w:w="222" w:type="dxa"/>
            <w:vAlign w:val="center"/>
            <w:hideMark/>
          </w:tcPr>
          <w:p w14:paraId="5DF1794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18C225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2B1C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4AEE5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671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2B25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F8C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D47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92B2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8</w:t>
            </w:r>
          </w:p>
        </w:tc>
        <w:tc>
          <w:tcPr>
            <w:tcW w:w="222" w:type="dxa"/>
            <w:vAlign w:val="center"/>
            <w:hideMark/>
          </w:tcPr>
          <w:p w14:paraId="56C8D47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FFE3F5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E2B2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9AAFB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3E7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F577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C60E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FA1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CC5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59</w:t>
            </w:r>
          </w:p>
        </w:tc>
        <w:tc>
          <w:tcPr>
            <w:tcW w:w="222" w:type="dxa"/>
            <w:vAlign w:val="center"/>
            <w:hideMark/>
          </w:tcPr>
          <w:p w14:paraId="733554A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C8BB0D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2072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8AB9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AE2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D0F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EE3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9FC1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99E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44</w:t>
            </w:r>
          </w:p>
        </w:tc>
        <w:tc>
          <w:tcPr>
            <w:tcW w:w="222" w:type="dxa"/>
            <w:vAlign w:val="center"/>
            <w:hideMark/>
          </w:tcPr>
          <w:p w14:paraId="4460B1A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17ED45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0B7D1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CAF7E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45D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CDD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6AA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62F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97F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27</w:t>
            </w:r>
          </w:p>
        </w:tc>
        <w:tc>
          <w:tcPr>
            <w:tcW w:w="222" w:type="dxa"/>
            <w:vAlign w:val="center"/>
            <w:hideMark/>
          </w:tcPr>
          <w:p w14:paraId="4B6660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E37F30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A4173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B997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BF1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22D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232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1A4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2552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31</w:t>
            </w:r>
          </w:p>
        </w:tc>
        <w:tc>
          <w:tcPr>
            <w:tcW w:w="222" w:type="dxa"/>
            <w:vAlign w:val="center"/>
            <w:hideMark/>
          </w:tcPr>
          <w:p w14:paraId="0FB92E7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8CB8A42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33A0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6A4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DEAL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E705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8A0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CF72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1FBC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55A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73</w:t>
            </w:r>
          </w:p>
        </w:tc>
        <w:tc>
          <w:tcPr>
            <w:tcW w:w="222" w:type="dxa"/>
            <w:vAlign w:val="center"/>
            <w:hideMark/>
          </w:tcPr>
          <w:p w14:paraId="31099C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E4329E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83ECC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1F703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124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115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5CAA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8DC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88E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5</w:t>
            </w:r>
          </w:p>
        </w:tc>
        <w:tc>
          <w:tcPr>
            <w:tcW w:w="222" w:type="dxa"/>
            <w:vAlign w:val="center"/>
            <w:hideMark/>
          </w:tcPr>
          <w:p w14:paraId="40EAE4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591A83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AAE3F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F8A0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6D3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A948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0F04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DFF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CBE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4</w:t>
            </w:r>
          </w:p>
        </w:tc>
        <w:tc>
          <w:tcPr>
            <w:tcW w:w="222" w:type="dxa"/>
            <w:vAlign w:val="center"/>
            <w:hideMark/>
          </w:tcPr>
          <w:p w14:paraId="6AE9C75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17CF31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EEAAE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2056B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B4D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22E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A5F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EEC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1B2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7</w:t>
            </w:r>
          </w:p>
        </w:tc>
        <w:tc>
          <w:tcPr>
            <w:tcW w:w="222" w:type="dxa"/>
            <w:vAlign w:val="center"/>
            <w:hideMark/>
          </w:tcPr>
          <w:p w14:paraId="152041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02CF6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865F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1B8F4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51BE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CEC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564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4AC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C25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86</w:t>
            </w:r>
          </w:p>
        </w:tc>
        <w:tc>
          <w:tcPr>
            <w:tcW w:w="222" w:type="dxa"/>
            <w:vAlign w:val="center"/>
            <w:hideMark/>
          </w:tcPr>
          <w:p w14:paraId="3F18FF3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AB95F3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DB32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25A14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994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B700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4F5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681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0F2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80</w:t>
            </w:r>
          </w:p>
        </w:tc>
        <w:tc>
          <w:tcPr>
            <w:tcW w:w="222" w:type="dxa"/>
            <w:vAlign w:val="center"/>
            <w:hideMark/>
          </w:tcPr>
          <w:p w14:paraId="4FDA09D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5F4469D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6AB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C5F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GIA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1D9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C48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A464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65E0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1AB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1.56</w:t>
            </w:r>
          </w:p>
        </w:tc>
        <w:tc>
          <w:tcPr>
            <w:tcW w:w="222" w:type="dxa"/>
            <w:vAlign w:val="center"/>
            <w:hideMark/>
          </w:tcPr>
          <w:p w14:paraId="506E63B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65AC0D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45B4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786B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757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18E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BC4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308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E1CF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1.78</w:t>
            </w:r>
          </w:p>
        </w:tc>
        <w:tc>
          <w:tcPr>
            <w:tcW w:w="222" w:type="dxa"/>
            <w:vAlign w:val="center"/>
            <w:hideMark/>
          </w:tcPr>
          <w:p w14:paraId="454A16D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9BCAFF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4112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32EF5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4C53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E4B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772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D93C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ADB7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1.76</w:t>
            </w:r>
          </w:p>
        </w:tc>
        <w:tc>
          <w:tcPr>
            <w:tcW w:w="222" w:type="dxa"/>
            <w:vAlign w:val="center"/>
            <w:hideMark/>
          </w:tcPr>
          <w:p w14:paraId="5CB2283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209FF2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B7CAF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106B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C91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C52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88B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B55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BB4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2.66</w:t>
            </w:r>
          </w:p>
        </w:tc>
        <w:tc>
          <w:tcPr>
            <w:tcW w:w="222" w:type="dxa"/>
            <w:vAlign w:val="center"/>
            <w:hideMark/>
          </w:tcPr>
          <w:p w14:paraId="202AB90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AB9C8E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8EC7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79DA7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DBC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879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334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67A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8F8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2.26</w:t>
            </w:r>
          </w:p>
        </w:tc>
        <w:tc>
          <w:tcPr>
            <w:tcW w:w="222" w:type="dxa"/>
            <w:vAlign w:val="center"/>
            <w:hideMark/>
          </w:tcPr>
          <w:p w14:paraId="7F80C9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88A84B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5E2BB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BF58A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9DF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4BF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599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0B6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F1A4A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2.22</w:t>
            </w:r>
          </w:p>
        </w:tc>
        <w:tc>
          <w:tcPr>
            <w:tcW w:w="222" w:type="dxa"/>
            <w:vAlign w:val="center"/>
            <w:hideMark/>
          </w:tcPr>
          <w:p w14:paraId="424552E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8F7E6BC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34D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232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EL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629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C07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569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77C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56E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1</w:t>
            </w:r>
          </w:p>
        </w:tc>
        <w:tc>
          <w:tcPr>
            <w:tcW w:w="222" w:type="dxa"/>
            <w:vAlign w:val="center"/>
            <w:hideMark/>
          </w:tcPr>
          <w:p w14:paraId="74AF024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BEDBE7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5BC5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AC7F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8EB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F67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686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417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297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0</w:t>
            </w:r>
          </w:p>
        </w:tc>
        <w:tc>
          <w:tcPr>
            <w:tcW w:w="222" w:type="dxa"/>
            <w:vAlign w:val="center"/>
            <w:hideMark/>
          </w:tcPr>
          <w:p w14:paraId="70E9FF2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75F2B2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B1235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A686D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FE1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9FF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6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8BF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84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E3A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99</w:t>
            </w:r>
          </w:p>
        </w:tc>
        <w:tc>
          <w:tcPr>
            <w:tcW w:w="222" w:type="dxa"/>
            <w:vAlign w:val="center"/>
            <w:hideMark/>
          </w:tcPr>
          <w:p w14:paraId="0771E4B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42E7B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72A4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ED6E4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BC7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367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264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C5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15D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4</w:t>
            </w:r>
          </w:p>
        </w:tc>
        <w:tc>
          <w:tcPr>
            <w:tcW w:w="222" w:type="dxa"/>
            <w:vAlign w:val="center"/>
            <w:hideMark/>
          </w:tcPr>
          <w:p w14:paraId="08ABCF7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6AC4F2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BF348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4E5C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B35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336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7E11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807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7F01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3</w:t>
            </w:r>
          </w:p>
        </w:tc>
        <w:tc>
          <w:tcPr>
            <w:tcW w:w="222" w:type="dxa"/>
            <w:vAlign w:val="center"/>
            <w:hideMark/>
          </w:tcPr>
          <w:p w14:paraId="7253749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6B8696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42DC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3C289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F17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A5A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BC0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0B0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BD4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5</w:t>
            </w:r>
          </w:p>
        </w:tc>
        <w:tc>
          <w:tcPr>
            <w:tcW w:w="222" w:type="dxa"/>
            <w:vAlign w:val="center"/>
            <w:hideMark/>
          </w:tcPr>
          <w:p w14:paraId="40B1F95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7CB3F2A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0A7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lastRenderedPageBreak/>
              <w:t>1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808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HIT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A58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22F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58A9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227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3B3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50</w:t>
            </w:r>
          </w:p>
        </w:tc>
        <w:tc>
          <w:tcPr>
            <w:tcW w:w="222" w:type="dxa"/>
            <w:vAlign w:val="center"/>
            <w:hideMark/>
          </w:tcPr>
          <w:p w14:paraId="20368C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770F2E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4321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5A8D8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584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B8F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8F7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631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754E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8</w:t>
            </w:r>
          </w:p>
        </w:tc>
        <w:tc>
          <w:tcPr>
            <w:tcW w:w="222" w:type="dxa"/>
            <w:vAlign w:val="center"/>
            <w:hideMark/>
          </w:tcPr>
          <w:p w14:paraId="6054273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98165F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22D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49B4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B51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CB36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C2C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A49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3B9A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7</w:t>
            </w:r>
          </w:p>
        </w:tc>
        <w:tc>
          <w:tcPr>
            <w:tcW w:w="222" w:type="dxa"/>
            <w:vAlign w:val="center"/>
            <w:hideMark/>
          </w:tcPr>
          <w:p w14:paraId="5A7730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70BEFB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310F6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29442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957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D6C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2C8B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AA6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28E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8</w:t>
            </w:r>
          </w:p>
        </w:tc>
        <w:tc>
          <w:tcPr>
            <w:tcW w:w="222" w:type="dxa"/>
            <w:vAlign w:val="center"/>
            <w:hideMark/>
          </w:tcPr>
          <w:p w14:paraId="51A376A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84ECEC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F8DDE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66DD1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D59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F9E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D54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608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D65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9</w:t>
            </w:r>
          </w:p>
        </w:tc>
        <w:tc>
          <w:tcPr>
            <w:tcW w:w="222" w:type="dxa"/>
            <w:vAlign w:val="center"/>
            <w:hideMark/>
          </w:tcPr>
          <w:p w14:paraId="55938B2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6F819A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09B0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289F2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F8B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DDE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0F4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30A8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701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92</w:t>
            </w:r>
          </w:p>
        </w:tc>
        <w:tc>
          <w:tcPr>
            <w:tcW w:w="222" w:type="dxa"/>
            <w:vAlign w:val="center"/>
            <w:hideMark/>
          </w:tcPr>
          <w:p w14:paraId="71BF67A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F0A0699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E020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17E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AT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AC2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46D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7365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B670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CCB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8</w:t>
            </w:r>
          </w:p>
        </w:tc>
        <w:tc>
          <w:tcPr>
            <w:tcW w:w="222" w:type="dxa"/>
            <w:vAlign w:val="center"/>
            <w:hideMark/>
          </w:tcPr>
          <w:p w14:paraId="6AE85B7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E9F52B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AC0D1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7F591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A90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5B0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B2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937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60AD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2</w:t>
            </w:r>
          </w:p>
        </w:tc>
        <w:tc>
          <w:tcPr>
            <w:tcW w:w="222" w:type="dxa"/>
            <w:vAlign w:val="center"/>
            <w:hideMark/>
          </w:tcPr>
          <w:p w14:paraId="6B9C1A0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ACB984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34032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6ABBF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B1F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744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9BA3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981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8F5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47</w:t>
            </w:r>
          </w:p>
        </w:tc>
        <w:tc>
          <w:tcPr>
            <w:tcW w:w="222" w:type="dxa"/>
            <w:vAlign w:val="center"/>
            <w:hideMark/>
          </w:tcPr>
          <w:p w14:paraId="78AAC81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CEDA2F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9E18A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25EE8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3D96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483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4D3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8003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C017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36</w:t>
            </w:r>
          </w:p>
        </w:tc>
        <w:tc>
          <w:tcPr>
            <w:tcW w:w="222" w:type="dxa"/>
            <w:vAlign w:val="center"/>
            <w:hideMark/>
          </w:tcPr>
          <w:p w14:paraId="6580E56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3C9A72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0E1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24DF5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84C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E7D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2864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72C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83C0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0</w:t>
            </w:r>
          </w:p>
        </w:tc>
        <w:tc>
          <w:tcPr>
            <w:tcW w:w="222" w:type="dxa"/>
            <w:vAlign w:val="center"/>
            <w:hideMark/>
          </w:tcPr>
          <w:p w14:paraId="18D30DE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ED5AC6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1E07D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1E9A9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D7F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139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621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40D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8D3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7</w:t>
            </w:r>
          </w:p>
        </w:tc>
        <w:tc>
          <w:tcPr>
            <w:tcW w:w="222" w:type="dxa"/>
            <w:vAlign w:val="center"/>
            <w:hideMark/>
          </w:tcPr>
          <w:p w14:paraId="45ABE74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A5EC299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391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99FB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IPCM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072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084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6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F69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1F2C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EC0E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94</w:t>
            </w:r>
          </w:p>
        </w:tc>
        <w:tc>
          <w:tcPr>
            <w:tcW w:w="222" w:type="dxa"/>
            <w:vAlign w:val="center"/>
            <w:hideMark/>
          </w:tcPr>
          <w:p w14:paraId="7CE578F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DF9EBF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C2ED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DBD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EE11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2F0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.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45C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FA5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0B4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78</w:t>
            </w:r>
          </w:p>
        </w:tc>
        <w:tc>
          <w:tcPr>
            <w:tcW w:w="222" w:type="dxa"/>
            <w:vAlign w:val="center"/>
            <w:hideMark/>
          </w:tcPr>
          <w:p w14:paraId="654EE02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56EB74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DD6A1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3C09F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7FE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070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754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D1B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72C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8</w:t>
            </w:r>
          </w:p>
        </w:tc>
        <w:tc>
          <w:tcPr>
            <w:tcW w:w="222" w:type="dxa"/>
            <w:vAlign w:val="center"/>
            <w:hideMark/>
          </w:tcPr>
          <w:p w14:paraId="719392A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0A2F57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A4D7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FA1E2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29A4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64C4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8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69CEA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9F5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B9EE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97</w:t>
            </w:r>
          </w:p>
        </w:tc>
        <w:tc>
          <w:tcPr>
            <w:tcW w:w="222" w:type="dxa"/>
            <w:vAlign w:val="center"/>
            <w:hideMark/>
          </w:tcPr>
          <w:p w14:paraId="32FC35A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0E7399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AF15F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E99E3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83BE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F4A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7C5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B93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7DC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99</w:t>
            </w:r>
          </w:p>
        </w:tc>
        <w:tc>
          <w:tcPr>
            <w:tcW w:w="222" w:type="dxa"/>
            <w:vAlign w:val="center"/>
            <w:hideMark/>
          </w:tcPr>
          <w:p w14:paraId="77BAB60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1DDD22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99FFB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F32A5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BAA1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9EC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445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559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6FD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3</w:t>
            </w:r>
          </w:p>
        </w:tc>
        <w:tc>
          <w:tcPr>
            <w:tcW w:w="222" w:type="dxa"/>
            <w:vAlign w:val="center"/>
            <w:hideMark/>
          </w:tcPr>
          <w:p w14:paraId="1E34278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9883FEB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396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AF9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JAY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9196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394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43A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912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3B2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30</w:t>
            </w:r>
          </w:p>
        </w:tc>
        <w:tc>
          <w:tcPr>
            <w:tcW w:w="222" w:type="dxa"/>
            <w:vAlign w:val="center"/>
            <w:hideMark/>
          </w:tcPr>
          <w:p w14:paraId="7003B6C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A79984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0900C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70779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7A6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D2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2BE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D9B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ADB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68</w:t>
            </w:r>
          </w:p>
        </w:tc>
        <w:tc>
          <w:tcPr>
            <w:tcW w:w="222" w:type="dxa"/>
            <w:vAlign w:val="center"/>
            <w:hideMark/>
          </w:tcPr>
          <w:p w14:paraId="18525AF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B660A9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D43CC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2D703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6F5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185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D73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98F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77BB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25</w:t>
            </w:r>
          </w:p>
        </w:tc>
        <w:tc>
          <w:tcPr>
            <w:tcW w:w="222" w:type="dxa"/>
            <w:vAlign w:val="center"/>
            <w:hideMark/>
          </w:tcPr>
          <w:p w14:paraId="2ED1A2F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9DEA5B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B11E6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E8C75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5021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F0F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BB3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240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C6B9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13</w:t>
            </w:r>
          </w:p>
        </w:tc>
        <w:tc>
          <w:tcPr>
            <w:tcW w:w="222" w:type="dxa"/>
            <w:vAlign w:val="center"/>
            <w:hideMark/>
          </w:tcPr>
          <w:p w14:paraId="0DBAFF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8243A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8668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204F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61D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1BF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.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D791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C0AF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DF0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53</w:t>
            </w:r>
          </w:p>
        </w:tc>
        <w:tc>
          <w:tcPr>
            <w:tcW w:w="222" w:type="dxa"/>
            <w:vAlign w:val="center"/>
            <w:hideMark/>
          </w:tcPr>
          <w:p w14:paraId="42C292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DD5BA6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693B3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11DB5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866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1066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052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9B6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135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60</w:t>
            </w:r>
          </w:p>
        </w:tc>
        <w:tc>
          <w:tcPr>
            <w:tcW w:w="222" w:type="dxa"/>
            <w:vAlign w:val="center"/>
            <w:hideMark/>
          </w:tcPr>
          <w:p w14:paraId="01E8DF9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B1BC560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DF85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DCF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KARW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0C81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9E3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CF6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EC2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4086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7</w:t>
            </w:r>
          </w:p>
        </w:tc>
        <w:tc>
          <w:tcPr>
            <w:tcW w:w="222" w:type="dxa"/>
            <w:vAlign w:val="center"/>
            <w:hideMark/>
          </w:tcPr>
          <w:p w14:paraId="55E3B17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294DDC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6FAE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8ACCD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083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234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2C00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E351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8B8E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1</w:t>
            </w:r>
          </w:p>
        </w:tc>
        <w:tc>
          <w:tcPr>
            <w:tcW w:w="222" w:type="dxa"/>
            <w:vAlign w:val="center"/>
            <w:hideMark/>
          </w:tcPr>
          <w:p w14:paraId="71FA838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7294C7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0D38B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45B65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237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92C2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FF4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B9B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09A3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0</w:t>
            </w:r>
          </w:p>
        </w:tc>
        <w:tc>
          <w:tcPr>
            <w:tcW w:w="222" w:type="dxa"/>
            <w:vAlign w:val="center"/>
            <w:hideMark/>
          </w:tcPr>
          <w:p w14:paraId="7AE10FD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36962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66AB2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1973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215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932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988F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7F2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833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1</w:t>
            </w:r>
          </w:p>
        </w:tc>
        <w:tc>
          <w:tcPr>
            <w:tcW w:w="222" w:type="dxa"/>
            <w:vAlign w:val="center"/>
            <w:hideMark/>
          </w:tcPr>
          <w:p w14:paraId="26E869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C6DAE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2C44F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5DB06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5847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F868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985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3757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E42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7</w:t>
            </w:r>
          </w:p>
        </w:tc>
        <w:tc>
          <w:tcPr>
            <w:tcW w:w="222" w:type="dxa"/>
            <w:vAlign w:val="center"/>
            <w:hideMark/>
          </w:tcPr>
          <w:p w14:paraId="2168D52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504718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C92C5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B787B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F07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42D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CE50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91FA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149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8</w:t>
            </w:r>
          </w:p>
        </w:tc>
        <w:tc>
          <w:tcPr>
            <w:tcW w:w="222" w:type="dxa"/>
            <w:vAlign w:val="center"/>
            <w:hideMark/>
          </w:tcPr>
          <w:p w14:paraId="1610291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3E1993C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427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202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LEAD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2DA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7494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6ADB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24A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02D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4</w:t>
            </w:r>
          </w:p>
        </w:tc>
        <w:tc>
          <w:tcPr>
            <w:tcW w:w="222" w:type="dxa"/>
            <w:vAlign w:val="center"/>
            <w:hideMark/>
          </w:tcPr>
          <w:p w14:paraId="333F06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82C5D3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03D6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18C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298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A531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3722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FFE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C83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45</w:t>
            </w:r>
          </w:p>
        </w:tc>
        <w:tc>
          <w:tcPr>
            <w:tcW w:w="222" w:type="dxa"/>
            <w:vAlign w:val="center"/>
            <w:hideMark/>
          </w:tcPr>
          <w:p w14:paraId="15CCAD9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6AC6D3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0B4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2935B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FB7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C18F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639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6720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07C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7</w:t>
            </w:r>
          </w:p>
        </w:tc>
        <w:tc>
          <w:tcPr>
            <w:tcW w:w="222" w:type="dxa"/>
            <w:vAlign w:val="center"/>
            <w:hideMark/>
          </w:tcPr>
          <w:p w14:paraId="1F6EBF4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689EB6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E7BFA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B186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576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6207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907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058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0E1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2</w:t>
            </w:r>
          </w:p>
        </w:tc>
        <w:tc>
          <w:tcPr>
            <w:tcW w:w="222" w:type="dxa"/>
            <w:vAlign w:val="center"/>
            <w:hideMark/>
          </w:tcPr>
          <w:p w14:paraId="0BF4B9D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2769BE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7E1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7747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CD6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F8B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3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1FB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559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93D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0</w:t>
            </w:r>
          </w:p>
        </w:tc>
        <w:tc>
          <w:tcPr>
            <w:tcW w:w="222" w:type="dxa"/>
            <w:vAlign w:val="center"/>
            <w:hideMark/>
          </w:tcPr>
          <w:p w14:paraId="238EA5A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02D313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73C9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EC40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816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0FF7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9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64C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77F2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4F4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7</w:t>
            </w:r>
          </w:p>
        </w:tc>
        <w:tc>
          <w:tcPr>
            <w:tcW w:w="222" w:type="dxa"/>
            <w:vAlign w:val="center"/>
            <w:hideMark/>
          </w:tcPr>
          <w:p w14:paraId="333FC31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591D578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6B4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0D7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LRN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816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E26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32D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644C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9ED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7</w:t>
            </w:r>
          </w:p>
        </w:tc>
        <w:tc>
          <w:tcPr>
            <w:tcW w:w="222" w:type="dxa"/>
            <w:vAlign w:val="center"/>
            <w:hideMark/>
          </w:tcPr>
          <w:p w14:paraId="3DB436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E61215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B73A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4B4B0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993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DEEB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1BD6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6FA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116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7</w:t>
            </w:r>
          </w:p>
        </w:tc>
        <w:tc>
          <w:tcPr>
            <w:tcW w:w="222" w:type="dxa"/>
            <w:vAlign w:val="center"/>
            <w:hideMark/>
          </w:tcPr>
          <w:p w14:paraId="44925F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68899E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47F28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0C1B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3A5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1FA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814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87E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5096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4</w:t>
            </w:r>
          </w:p>
        </w:tc>
        <w:tc>
          <w:tcPr>
            <w:tcW w:w="222" w:type="dxa"/>
            <w:vAlign w:val="center"/>
            <w:hideMark/>
          </w:tcPr>
          <w:p w14:paraId="5105CCA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C1DAE8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85031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D470D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96F4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A13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940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B85A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413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2</w:t>
            </w:r>
          </w:p>
        </w:tc>
        <w:tc>
          <w:tcPr>
            <w:tcW w:w="222" w:type="dxa"/>
            <w:vAlign w:val="center"/>
            <w:hideMark/>
          </w:tcPr>
          <w:p w14:paraId="48E3F43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6387EF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BCB61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A1D2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C97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679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C4E4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20B6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C88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0</w:t>
            </w:r>
          </w:p>
        </w:tc>
        <w:tc>
          <w:tcPr>
            <w:tcW w:w="222" w:type="dxa"/>
            <w:vAlign w:val="center"/>
            <w:hideMark/>
          </w:tcPr>
          <w:p w14:paraId="1F0C4ED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06983C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6CB2A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0ED5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D4C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CFB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85BE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B2E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A50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4</w:t>
            </w:r>
          </w:p>
        </w:tc>
        <w:tc>
          <w:tcPr>
            <w:tcW w:w="222" w:type="dxa"/>
            <w:vAlign w:val="center"/>
            <w:hideMark/>
          </w:tcPr>
          <w:p w14:paraId="08C88A2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B04DCF8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1B3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CDF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BS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7EB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BD9F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.0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6D5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446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CDD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1</w:t>
            </w:r>
          </w:p>
        </w:tc>
        <w:tc>
          <w:tcPr>
            <w:tcW w:w="222" w:type="dxa"/>
            <w:vAlign w:val="center"/>
            <w:hideMark/>
          </w:tcPr>
          <w:p w14:paraId="68DDAB6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EE1951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DCE1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F72F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76BF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507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217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A77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960C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8</w:t>
            </w:r>
          </w:p>
        </w:tc>
        <w:tc>
          <w:tcPr>
            <w:tcW w:w="222" w:type="dxa"/>
            <w:vAlign w:val="center"/>
            <w:hideMark/>
          </w:tcPr>
          <w:p w14:paraId="4EC24BC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96C39A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225D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696A1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7BA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D07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7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DFC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73D7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D58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4</w:t>
            </w:r>
          </w:p>
        </w:tc>
        <w:tc>
          <w:tcPr>
            <w:tcW w:w="222" w:type="dxa"/>
            <w:vAlign w:val="center"/>
            <w:hideMark/>
          </w:tcPr>
          <w:p w14:paraId="4D2617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7127D2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D03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BD6F4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29C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5820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9B9B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712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BA5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4</w:t>
            </w:r>
          </w:p>
        </w:tc>
        <w:tc>
          <w:tcPr>
            <w:tcW w:w="222" w:type="dxa"/>
            <w:vAlign w:val="center"/>
            <w:hideMark/>
          </w:tcPr>
          <w:p w14:paraId="55BD37C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E250E3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5723A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038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CD27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2052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.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D7E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E03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864F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56</w:t>
            </w:r>
          </w:p>
        </w:tc>
        <w:tc>
          <w:tcPr>
            <w:tcW w:w="222" w:type="dxa"/>
            <w:vAlign w:val="center"/>
            <w:hideMark/>
          </w:tcPr>
          <w:p w14:paraId="62C5824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E9C9C6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9EC4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DB792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4C0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8A2E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D401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1A97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E5F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3</w:t>
            </w:r>
          </w:p>
        </w:tc>
        <w:tc>
          <w:tcPr>
            <w:tcW w:w="222" w:type="dxa"/>
            <w:vAlign w:val="center"/>
            <w:hideMark/>
          </w:tcPr>
          <w:p w14:paraId="0E423FF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73BC2A7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811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7C0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MIR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9BC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7AC6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E0C2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48C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7744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5</w:t>
            </w:r>
          </w:p>
        </w:tc>
        <w:tc>
          <w:tcPr>
            <w:tcW w:w="222" w:type="dxa"/>
            <w:vAlign w:val="center"/>
            <w:hideMark/>
          </w:tcPr>
          <w:p w14:paraId="2B6405B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C1FD68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748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98FD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DBB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EAF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6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66F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5C0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F1A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9</w:t>
            </w:r>
          </w:p>
        </w:tc>
        <w:tc>
          <w:tcPr>
            <w:tcW w:w="222" w:type="dxa"/>
            <w:vAlign w:val="center"/>
            <w:hideMark/>
          </w:tcPr>
          <w:p w14:paraId="5DF6477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F977DF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4D08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70B7B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3C3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E6E9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67AB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DA33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BDA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9</w:t>
            </w:r>
          </w:p>
        </w:tc>
        <w:tc>
          <w:tcPr>
            <w:tcW w:w="222" w:type="dxa"/>
            <w:vAlign w:val="center"/>
            <w:hideMark/>
          </w:tcPr>
          <w:p w14:paraId="2459AE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5AE2EF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7CFA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764D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94F0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97A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38B4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3BDA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F577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8</w:t>
            </w:r>
          </w:p>
        </w:tc>
        <w:tc>
          <w:tcPr>
            <w:tcW w:w="222" w:type="dxa"/>
            <w:vAlign w:val="center"/>
            <w:hideMark/>
          </w:tcPr>
          <w:p w14:paraId="75FAE84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79C3F3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4D33C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C7C53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58E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1FE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F31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691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DBB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3</w:t>
            </w:r>
          </w:p>
        </w:tc>
        <w:tc>
          <w:tcPr>
            <w:tcW w:w="222" w:type="dxa"/>
            <w:vAlign w:val="center"/>
            <w:hideMark/>
          </w:tcPr>
          <w:p w14:paraId="29F2EDD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8E5E9A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19AC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0B01C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F3D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78D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60B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4535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EE0B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1</w:t>
            </w:r>
          </w:p>
        </w:tc>
        <w:tc>
          <w:tcPr>
            <w:tcW w:w="222" w:type="dxa"/>
            <w:vAlign w:val="center"/>
            <w:hideMark/>
          </w:tcPr>
          <w:p w14:paraId="20F0973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65EE2F6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283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4C71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NELY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6D0F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B67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.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016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8CB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37E0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75</w:t>
            </w:r>
          </w:p>
        </w:tc>
        <w:tc>
          <w:tcPr>
            <w:tcW w:w="222" w:type="dxa"/>
            <w:vAlign w:val="center"/>
            <w:hideMark/>
          </w:tcPr>
          <w:p w14:paraId="0846275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4F6CDA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35A20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94C16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C59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D65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.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790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65DD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BF4C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89</w:t>
            </w:r>
          </w:p>
        </w:tc>
        <w:tc>
          <w:tcPr>
            <w:tcW w:w="222" w:type="dxa"/>
            <w:vAlign w:val="center"/>
            <w:hideMark/>
          </w:tcPr>
          <w:p w14:paraId="3469413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341BF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3CDCE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F47F0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B52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C0E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.7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32C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3F1E4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A04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9</w:t>
            </w:r>
          </w:p>
        </w:tc>
        <w:tc>
          <w:tcPr>
            <w:tcW w:w="222" w:type="dxa"/>
            <w:vAlign w:val="center"/>
            <w:hideMark/>
          </w:tcPr>
          <w:p w14:paraId="651719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CE4AD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2181C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7CD88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CA5E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C6D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6.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C6500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868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3F4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7</w:t>
            </w:r>
          </w:p>
        </w:tc>
        <w:tc>
          <w:tcPr>
            <w:tcW w:w="222" w:type="dxa"/>
            <w:vAlign w:val="center"/>
            <w:hideMark/>
          </w:tcPr>
          <w:p w14:paraId="448BAF3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16F84B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1AF7B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9E3C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8D2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C3E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8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F91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0A0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0D2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4</w:t>
            </w:r>
          </w:p>
        </w:tc>
        <w:tc>
          <w:tcPr>
            <w:tcW w:w="222" w:type="dxa"/>
            <w:vAlign w:val="center"/>
            <w:hideMark/>
          </w:tcPr>
          <w:p w14:paraId="6CA3C2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36D316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4256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F3372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6C6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9C5F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D0A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59B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384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21</w:t>
            </w:r>
          </w:p>
        </w:tc>
        <w:tc>
          <w:tcPr>
            <w:tcW w:w="222" w:type="dxa"/>
            <w:vAlign w:val="center"/>
            <w:hideMark/>
          </w:tcPr>
          <w:p w14:paraId="090F1A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6D2CF3B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D27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3B5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ORT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14D7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499B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A5E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467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338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27</w:t>
            </w:r>
          </w:p>
        </w:tc>
        <w:tc>
          <w:tcPr>
            <w:tcW w:w="222" w:type="dxa"/>
            <w:vAlign w:val="center"/>
            <w:hideMark/>
          </w:tcPr>
          <w:p w14:paraId="2E06680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69CC73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4E4B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A7625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3F1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842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FE2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043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0B4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6</w:t>
            </w:r>
          </w:p>
        </w:tc>
        <w:tc>
          <w:tcPr>
            <w:tcW w:w="222" w:type="dxa"/>
            <w:vAlign w:val="center"/>
            <w:hideMark/>
          </w:tcPr>
          <w:p w14:paraId="40068E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DF9E2A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9425B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7739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A0B6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319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6A8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A71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0A07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43</w:t>
            </w:r>
          </w:p>
        </w:tc>
        <w:tc>
          <w:tcPr>
            <w:tcW w:w="222" w:type="dxa"/>
            <w:vAlign w:val="center"/>
            <w:hideMark/>
          </w:tcPr>
          <w:p w14:paraId="31CA03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5C4E24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78C5C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779F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E03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921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2DD0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759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6B2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44</w:t>
            </w:r>
          </w:p>
        </w:tc>
        <w:tc>
          <w:tcPr>
            <w:tcW w:w="222" w:type="dxa"/>
            <w:vAlign w:val="center"/>
            <w:hideMark/>
          </w:tcPr>
          <w:p w14:paraId="3F150DF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501CA2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2A27D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485A9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774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0D8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EC1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968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960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25</w:t>
            </w:r>
          </w:p>
        </w:tc>
        <w:tc>
          <w:tcPr>
            <w:tcW w:w="222" w:type="dxa"/>
            <w:vAlign w:val="center"/>
            <w:hideMark/>
          </w:tcPr>
          <w:p w14:paraId="7403E8A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058FD6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B41DF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ED8B1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E5B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955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BAA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AAA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CA1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24</w:t>
            </w:r>
          </w:p>
        </w:tc>
        <w:tc>
          <w:tcPr>
            <w:tcW w:w="222" w:type="dxa"/>
            <w:vAlign w:val="center"/>
            <w:hideMark/>
          </w:tcPr>
          <w:p w14:paraId="77E6E7D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03AE46B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DE0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92C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SS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067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57F4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8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E920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5F7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4AB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95</w:t>
            </w:r>
          </w:p>
        </w:tc>
        <w:tc>
          <w:tcPr>
            <w:tcW w:w="222" w:type="dxa"/>
            <w:vAlign w:val="center"/>
            <w:hideMark/>
          </w:tcPr>
          <w:p w14:paraId="41E1D8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5A37DF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59886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D2C5B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F7BF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45F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DC9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6E3F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FE0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10</w:t>
            </w:r>
          </w:p>
        </w:tc>
        <w:tc>
          <w:tcPr>
            <w:tcW w:w="222" w:type="dxa"/>
            <w:vAlign w:val="center"/>
            <w:hideMark/>
          </w:tcPr>
          <w:p w14:paraId="73D6E1D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369CD3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24BD8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8D3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099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C2E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E9FD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789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681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2</w:t>
            </w:r>
          </w:p>
        </w:tc>
        <w:tc>
          <w:tcPr>
            <w:tcW w:w="222" w:type="dxa"/>
            <w:vAlign w:val="center"/>
            <w:hideMark/>
          </w:tcPr>
          <w:p w14:paraId="42EDAF4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A5C584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1F3E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2768C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B24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C171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F617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AF9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C20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6</w:t>
            </w:r>
          </w:p>
        </w:tc>
        <w:tc>
          <w:tcPr>
            <w:tcW w:w="222" w:type="dxa"/>
            <w:vAlign w:val="center"/>
            <w:hideMark/>
          </w:tcPr>
          <w:p w14:paraId="08C0DF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139F63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B35D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28426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7CD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DD76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E81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29DB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876C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46</w:t>
            </w:r>
          </w:p>
        </w:tc>
        <w:tc>
          <w:tcPr>
            <w:tcW w:w="222" w:type="dxa"/>
            <w:vAlign w:val="center"/>
            <w:hideMark/>
          </w:tcPr>
          <w:p w14:paraId="6C01843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741276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A86E4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9B9E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DB6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938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584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9869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CD8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7</w:t>
            </w:r>
          </w:p>
        </w:tc>
        <w:tc>
          <w:tcPr>
            <w:tcW w:w="222" w:type="dxa"/>
            <w:vAlign w:val="center"/>
            <w:hideMark/>
          </w:tcPr>
          <w:p w14:paraId="3AE1107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012121F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17E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FA7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PTI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CA39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4FCD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3C7E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7B0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A784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2</w:t>
            </w:r>
          </w:p>
        </w:tc>
        <w:tc>
          <w:tcPr>
            <w:tcW w:w="222" w:type="dxa"/>
            <w:vAlign w:val="center"/>
            <w:hideMark/>
          </w:tcPr>
          <w:p w14:paraId="31644E0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F72560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4E163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B705A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006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56E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A6F4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E50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9113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3</w:t>
            </w:r>
          </w:p>
        </w:tc>
        <w:tc>
          <w:tcPr>
            <w:tcW w:w="222" w:type="dxa"/>
            <w:vAlign w:val="center"/>
            <w:hideMark/>
          </w:tcPr>
          <w:p w14:paraId="6AAB0F2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5A37D0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5BA0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8FE5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1EE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832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987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D64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706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4</w:t>
            </w:r>
          </w:p>
        </w:tc>
        <w:tc>
          <w:tcPr>
            <w:tcW w:w="222" w:type="dxa"/>
            <w:vAlign w:val="center"/>
            <w:hideMark/>
          </w:tcPr>
          <w:p w14:paraId="5B09E50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248C4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0066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702C0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6DE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EC7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6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B2F7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8B2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79D8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3</w:t>
            </w:r>
          </w:p>
        </w:tc>
        <w:tc>
          <w:tcPr>
            <w:tcW w:w="222" w:type="dxa"/>
            <w:vAlign w:val="center"/>
            <w:hideMark/>
          </w:tcPr>
          <w:p w14:paraId="0181018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755A09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258F4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F5764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818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4A1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5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F49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CB52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E04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9</w:t>
            </w:r>
          </w:p>
        </w:tc>
        <w:tc>
          <w:tcPr>
            <w:tcW w:w="222" w:type="dxa"/>
            <w:vAlign w:val="center"/>
            <w:hideMark/>
          </w:tcPr>
          <w:p w14:paraId="36C1E4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EA09A5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FF3FC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3DF36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0A9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D7FC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4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B91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C86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2C1C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21</w:t>
            </w:r>
          </w:p>
        </w:tc>
        <w:tc>
          <w:tcPr>
            <w:tcW w:w="222" w:type="dxa"/>
            <w:vAlign w:val="center"/>
            <w:hideMark/>
          </w:tcPr>
          <w:p w14:paraId="10C131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6A69CBB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4E6B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B648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RIG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C77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23D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8E4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FB0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8604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3</w:t>
            </w:r>
          </w:p>
        </w:tc>
        <w:tc>
          <w:tcPr>
            <w:tcW w:w="222" w:type="dxa"/>
            <w:vAlign w:val="center"/>
            <w:hideMark/>
          </w:tcPr>
          <w:p w14:paraId="1561DEA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3FD20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D78E6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E981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CF3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69D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787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FC8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B3E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72</w:t>
            </w:r>
          </w:p>
        </w:tc>
        <w:tc>
          <w:tcPr>
            <w:tcW w:w="222" w:type="dxa"/>
            <w:vAlign w:val="center"/>
            <w:hideMark/>
          </w:tcPr>
          <w:p w14:paraId="6F3772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93FEA8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8FC6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70B0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ED3B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C50C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462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856A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1769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38</w:t>
            </w:r>
          </w:p>
        </w:tc>
        <w:tc>
          <w:tcPr>
            <w:tcW w:w="222" w:type="dxa"/>
            <w:vAlign w:val="center"/>
            <w:hideMark/>
          </w:tcPr>
          <w:p w14:paraId="23009AD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185521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14925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3EB28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4A5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6707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3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0AF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7C6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013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21</w:t>
            </w:r>
          </w:p>
        </w:tc>
        <w:tc>
          <w:tcPr>
            <w:tcW w:w="222" w:type="dxa"/>
            <w:vAlign w:val="center"/>
            <w:hideMark/>
          </w:tcPr>
          <w:p w14:paraId="356BBED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2DB613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AB0C3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00FF0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4EC4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99B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5.9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1C4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1C5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238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12</w:t>
            </w:r>
          </w:p>
        </w:tc>
        <w:tc>
          <w:tcPr>
            <w:tcW w:w="222" w:type="dxa"/>
            <w:vAlign w:val="center"/>
            <w:hideMark/>
          </w:tcPr>
          <w:p w14:paraId="0636796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225684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2D792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DEF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FCCB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DE60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4.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F121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6750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4FBA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6.88</w:t>
            </w:r>
          </w:p>
        </w:tc>
        <w:tc>
          <w:tcPr>
            <w:tcW w:w="222" w:type="dxa"/>
            <w:vAlign w:val="center"/>
            <w:hideMark/>
          </w:tcPr>
          <w:p w14:paraId="63878C7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E67E095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D857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515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APX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CD98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18F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9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1707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5051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1E8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51</w:t>
            </w:r>
          </w:p>
        </w:tc>
        <w:tc>
          <w:tcPr>
            <w:tcW w:w="222" w:type="dxa"/>
            <w:vAlign w:val="center"/>
            <w:hideMark/>
          </w:tcPr>
          <w:p w14:paraId="4F6630B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526912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1F708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2C879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A8D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5A1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B5E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7CD8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4289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30</w:t>
            </w:r>
          </w:p>
        </w:tc>
        <w:tc>
          <w:tcPr>
            <w:tcW w:w="222" w:type="dxa"/>
            <w:vAlign w:val="center"/>
            <w:hideMark/>
          </w:tcPr>
          <w:p w14:paraId="68D597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003D41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9B15E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A31F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00EA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3E0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8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1953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54D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138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78</w:t>
            </w:r>
          </w:p>
        </w:tc>
        <w:tc>
          <w:tcPr>
            <w:tcW w:w="222" w:type="dxa"/>
            <w:vAlign w:val="center"/>
            <w:hideMark/>
          </w:tcPr>
          <w:p w14:paraId="7D869B6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BADAE1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EC80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02CCD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7FB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8FE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8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00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6B5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1360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07</w:t>
            </w:r>
          </w:p>
        </w:tc>
        <w:tc>
          <w:tcPr>
            <w:tcW w:w="222" w:type="dxa"/>
            <w:vAlign w:val="center"/>
            <w:hideMark/>
          </w:tcPr>
          <w:p w14:paraId="1361D82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CDB573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FBF6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4DB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D6E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BEC0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A09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F42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8FE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5</w:t>
            </w:r>
          </w:p>
        </w:tc>
        <w:tc>
          <w:tcPr>
            <w:tcW w:w="222" w:type="dxa"/>
            <w:vAlign w:val="center"/>
            <w:hideMark/>
          </w:tcPr>
          <w:p w14:paraId="4A8509F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B223B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ADABB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A0E0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7B22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A067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6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5DE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45E5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AD0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4</w:t>
            </w:r>
          </w:p>
        </w:tc>
        <w:tc>
          <w:tcPr>
            <w:tcW w:w="222" w:type="dxa"/>
            <w:vAlign w:val="center"/>
            <w:hideMark/>
          </w:tcPr>
          <w:p w14:paraId="0B8D7AF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23F4AA8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074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0F1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DMU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9349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24A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9EF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3CC7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8CC4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8</w:t>
            </w:r>
          </w:p>
        </w:tc>
        <w:tc>
          <w:tcPr>
            <w:tcW w:w="222" w:type="dxa"/>
            <w:vAlign w:val="center"/>
            <w:hideMark/>
          </w:tcPr>
          <w:p w14:paraId="7702673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ED7EB6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FCB3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C337E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43A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BEF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8DF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33A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4091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62</w:t>
            </w:r>
          </w:p>
        </w:tc>
        <w:tc>
          <w:tcPr>
            <w:tcW w:w="222" w:type="dxa"/>
            <w:vAlign w:val="center"/>
            <w:hideMark/>
          </w:tcPr>
          <w:p w14:paraId="1B4C72A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4F4C6D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6DB93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681A3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1E3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0AE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287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47A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EA9F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1</w:t>
            </w:r>
          </w:p>
        </w:tc>
        <w:tc>
          <w:tcPr>
            <w:tcW w:w="222" w:type="dxa"/>
            <w:vAlign w:val="center"/>
            <w:hideMark/>
          </w:tcPr>
          <w:p w14:paraId="329B90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9072F0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7DB85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15DA5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520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84E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208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7DF2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9CA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90</w:t>
            </w:r>
          </w:p>
        </w:tc>
        <w:tc>
          <w:tcPr>
            <w:tcW w:w="222" w:type="dxa"/>
            <w:vAlign w:val="center"/>
            <w:hideMark/>
          </w:tcPr>
          <w:p w14:paraId="0DADA1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2DD754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A332A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DBCD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DBE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CD0C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23F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CB0E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C492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85</w:t>
            </w:r>
          </w:p>
        </w:tc>
        <w:tc>
          <w:tcPr>
            <w:tcW w:w="222" w:type="dxa"/>
            <w:vAlign w:val="center"/>
            <w:hideMark/>
          </w:tcPr>
          <w:p w14:paraId="7B3ECA2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BE4788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EA346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887E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20C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5EB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53E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718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884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75</w:t>
            </w:r>
          </w:p>
        </w:tc>
        <w:tc>
          <w:tcPr>
            <w:tcW w:w="222" w:type="dxa"/>
            <w:vAlign w:val="center"/>
            <w:hideMark/>
          </w:tcPr>
          <w:p w14:paraId="39C37EC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47AEDFB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0CF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6D0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HIP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2C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258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98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83E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931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53</w:t>
            </w:r>
          </w:p>
        </w:tc>
        <w:tc>
          <w:tcPr>
            <w:tcW w:w="222" w:type="dxa"/>
            <w:vAlign w:val="center"/>
            <w:hideMark/>
          </w:tcPr>
          <w:p w14:paraId="00457A8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5D4736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8749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6E058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808E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A6A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374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F1C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777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5</w:t>
            </w:r>
          </w:p>
        </w:tc>
        <w:tc>
          <w:tcPr>
            <w:tcW w:w="222" w:type="dxa"/>
            <w:vAlign w:val="center"/>
            <w:hideMark/>
          </w:tcPr>
          <w:p w14:paraId="2F3BD7D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8F9662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5B180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5521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AAE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92D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4F51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B9D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B3EB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4</w:t>
            </w:r>
          </w:p>
        </w:tc>
        <w:tc>
          <w:tcPr>
            <w:tcW w:w="222" w:type="dxa"/>
            <w:vAlign w:val="center"/>
            <w:hideMark/>
          </w:tcPr>
          <w:p w14:paraId="7E31D65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BC059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FF0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E446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1D7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B1A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604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0623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56B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06</w:t>
            </w:r>
          </w:p>
        </w:tc>
        <w:tc>
          <w:tcPr>
            <w:tcW w:w="222" w:type="dxa"/>
            <w:vAlign w:val="center"/>
            <w:hideMark/>
          </w:tcPr>
          <w:p w14:paraId="7A9F563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EF0541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2FBBA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3E3C1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55E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ED50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E9A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7F6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2472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17</w:t>
            </w:r>
          </w:p>
        </w:tc>
        <w:tc>
          <w:tcPr>
            <w:tcW w:w="222" w:type="dxa"/>
            <w:vAlign w:val="center"/>
            <w:hideMark/>
          </w:tcPr>
          <w:p w14:paraId="3A411C8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716069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5CEA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663C7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B03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8677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586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6CD4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4B01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42</w:t>
            </w:r>
          </w:p>
        </w:tc>
        <w:tc>
          <w:tcPr>
            <w:tcW w:w="222" w:type="dxa"/>
            <w:vAlign w:val="center"/>
            <w:hideMark/>
          </w:tcPr>
          <w:p w14:paraId="29838F1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B5E4D29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73AB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3C43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MDR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6A332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38AD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1A4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A2F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3E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71</w:t>
            </w:r>
          </w:p>
        </w:tc>
        <w:tc>
          <w:tcPr>
            <w:tcW w:w="222" w:type="dxa"/>
            <w:vAlign w:val="center"/>
            <w:hideMark/>
          </w:tcPr>
          <w:p w14:paraId="43BC56E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F873CB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C2D9B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260CD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6FD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150F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BD83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290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0FB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79</w:t>
            </w:r>
          </w:p>
        </w:tc>
        <w:tc>
          <w:tcPr>
            <w:tcW w:w="222" w:type="dxa"/>
            <w:vAlign w:val="center"/>
            <w:hideMark/>
          </w:tcPr>
          <w:p w14:paraId="71D3A5A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2586CD7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31A0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F9AF3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409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D29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5103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8BC0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F987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60</w:t>
            </w:r>
          </w:p>
        </w:tc>
        <w:tc>
          <w:tcPr>
            <w:tcW w:w="222" w:type="dxa"/>
            <w:vAlign w:val="center"/>
            <w:hideMark/>
          </w:tcPr>
          <w:p w14:paraId="1C39D97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87EBD7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460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FF4E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2C1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693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26C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2BD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F949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72</w:t>
            </w:r>
          </w:p>
        </w:tc>
        <w:tc>
          <w:tcPr>
            <w:tcW w:w="222" w:type="dxa"/>
            <w:vAlign w:val="center"/>
            <w:hideMark/>
          </w:tcPr>
          <w:p w14:paraId="22350E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07748A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37159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44CEE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317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C20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83B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2C3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6C2C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0.10</w:t>
            </w:r>
          </w:p>
        </w:tc>
        <w:tc>
          <w:tcPr>
            <w:tcW w:w="222" w:type="dxa"/>
            <w:vAlign w:val="center"/>
            <w:hideMark/>
          </w:tcPr>
          <w:p w14:paraId="30EA882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9A74BD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2AA60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311ED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8B09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C4BB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0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11B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AE24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831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0.53</w:t>
            </w:r>
          </w:p>
        </w:tc>
        <w:tc>
          <w:tcPr>
            <w:tcW w:w="222" w:type="dxa"/>
            <w:vAlign w:val="center"/>
            <w:hideMark/>
          </w:tcPr>
          <w:p w14:paraId="38A2691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868833A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523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E54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SOC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CB14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8B5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3D9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9CC9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B92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70</w:t>
            </w:r>
          </w:p>
        </w:tc>
        <w:tc>
          <w:tcPr>
            <w:tcW w:w="222" w:type="dxa"/>
            <w:vAlign w:val="center"/>
            <w:hideMark/>
          </w:tcPr>
          <w:p w14:paraId="57C129A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01758E4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F167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8CED1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70E8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5FE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3057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579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0D05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90</w:t>
            </w:r>
          </w:p>
        </w:tc>
        <w:tc>
          <w:tcPr>
            <w:tcW w:w="222" w:type="dxa"/>
            <w:vAlign w:val="center"/>
            <w:hideMark/>
          </w:tcPr>
          <w:p w14:paraId="44F6834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1179F58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A06B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A02C7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69B7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7BE1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8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51E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F38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80D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89</w:t>
            </w:r>
          </w:p>
        </w:tc>
        <w:tc>
          <w:tcPr>
            <w:tcW w:w="222" w:type="dxa"/>
            <w:vAlign w:val="center"/>
            <w:hideMark/>
          </w:tcPr>
          <w:p w14:paraId="397D905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EC2500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48B3D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8BDE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B70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3A02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2A6D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68CC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445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86</w:t>
            </w:r>
          </w:p>
        </w:tc>
        <w:tc>
          <w:tcPr>
            <w:tcW w:w="222" w:type="dxa"/>
            <w:vAlign w:val="center"/>
            <w:hideMark/>
          </w:tcPr>
          <w:p w14:paraId="0C38EBF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3288FA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8423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B6BB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0E3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9C3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006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7C9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0281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83</w:t>
            </w:r>
          </w:p>
        </w:tc>
        <w:tc>
          <w:tcPr>
            <w:tcW w:w="222" w:type="dxa"/>
            <w:vAlign w:val="center"/>
            <w:hideMark/>
          </w:tcPr>
          <w:p w14:paraId="703BDA0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61EE72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C6B7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536DA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172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7485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F6A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8429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089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93</w:t>
            </w:r>
          </w:p>
        </w:tc>
        <w:tc>
          <w:tcPr>
            <w:tcW w:w="222" w:type="dxa"/>
            <w:vAlign w:val="center"/>
            <w:hideMark/>
          </w:tcPr>
          <w:p w14:paraId="23AB852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0620433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79F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6899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AMU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A1A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9C7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A34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3AA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1119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3</w:t>
            </w:r>
          </w:p>
        </w:tc>
        <w:tc>
          <w:tcPr>
            <w:tcW w:w="222" w:type="dxa"/>
            <w:vAlign w:val="center"/>
            <w:hideMark/>
          </w:tcPr>
          <w:p w14:paraId="725CE24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E397DE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48182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D290B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697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F97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FBB8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93E7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D7B8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0</w:t>
            </w:r>
          </w:p>
        </w:tc>
        <w:tc>
          <w:tcPr>
            <w:tcW w:w="222" w:type="dxa"/>
            <w:vAlign w:val="center"/>
            <w:hideMark/>
          </w:tcPr>
          <w:p w14:paraId="71F990E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DC452C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9EA4D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7656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95C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158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DFF6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BA3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B10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3</w:t>
            </w:r>
          </w:p>
        </w:tc>
        <w:tc>
          <w:tcPr>
            <w:tcW w:w="222" w:type="dxa"/>
            <w:vAlign w:val="center"/>
            <w:hideMark/>
          </w:tcPr>
          <w:p w14:paraId="6C41A78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99627A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A8CF2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FAE6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1CD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C4B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BE0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CC7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7E9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78</w:t>
            </w:r>
          </w:p>
        </w:tc>
        <w:tc>
          <w:tcPr>
            <w:tcW w:w="222" w:type="dxa"/>
            <w:vAlign w:val="center"/>
            <w:hideMark/>
          </w:tcPr>
          <w:p w14:paraId="06F4D4D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DB56D4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7B181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57103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668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3F6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9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64C7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F7F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C01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4</w:t>
            </w:r>
          </w:p>
        </w:tc>
        <w:tc>
          <w:tcPr>
            <w:tcW w:w="222" w:type="dxa"/>
            <w:vAlign w:val="center"/>
            <w:hideMark/>
          </w:tcPr>
          <w:p w14:paraId="662E6A6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BF609A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2D1D0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C0254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41A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0A9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DA4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294F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09B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62</w:t>
            </w:r>
          </w:p>
        </w:tc>
        <w:tc>
          <w:tcPr>
            <w:tcW w:w="222" w:type="dxa"/>
            <w:vAlign w:val="center"/>
            <w:hideMark/>
          </w:tcPr>
          <w:p w14:paraId="10BFDFB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DC2BD23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C4E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811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AX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86D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B110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7E78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9AD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EC0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3</w:t>
            </w:r>
          </w:p>
        </w:tc>
        <w:tc>
          <w:tcPr>
            <w:tcW w:w="222" w:type="dxa"/>
            <w:vAlign w:val="center"/>
            <w:hideMark/>
          </w:tcPr>
          <w:p w14:paraId="6C27610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7FB312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DEAEF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B565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BC6A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000D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CA5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53D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C4D7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87</w:t>
            </w:r>
          </w:p>
        </w:tc>
        <w:tc>
          <w:tcPr>
            <w:tcW w:w="222" w:type="dxa"/>
            <w:vAlign w:val="center"/>
            <w:hideMark/>
          </w:tcPr>
          <w:p w14:paraId="628DE0F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1F9554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A6AF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060A2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0493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5B50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E6C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9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49528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EF6D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90</w:t>
            </w:r>
          </w:p>
        </w:tc>
        <w:tc>
          <w:tcPr>
            <w:tcW w:w="222" w:type="dxa"/>
            <w:vAlign w:val="center"/>
            <w:hideMark/>
          </w:tcPr>
          <w:p w14:paraId="2038113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63017F5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A618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8B9FB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7A906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1F1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8ECCB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1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0D2E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9131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22</w:t>
            </w:r>
          </w:p>
        </w:tc>
        <w:tc>
          <w:tcPr>
            <w:tcW w:w="222" w:type="dxa"/>
            <w:vAlign w:val="center"/>
            <w:hideMark/>
          </w:tcPr>
          <w:p w14:paraId="311DFAE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0ACA4B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405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1A034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D6A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7CB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.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8F42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A854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704B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23</w:t>
            </w:r>
          </w:p>
        </w:tc>
        <w:tc>
          <w:tcPr>
            <w:tcW w:w="222" w:type="dxa"/>
            <w:vAlign w:val="center"/>
            <w:hideMark/>
          </w:tcPr>
          <w:p w14:paraId="211C2B0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D76C8B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8825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EBEB8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6E01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C0F5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7.6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2B2E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73F2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ED4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01</w:t>
            </w:r>
          </w:p>
        </w:tc>
        <w:tc>
          <w:tcPr>
            <w:tcW w:w="222" w:type="dxa"/>
            <w:vAlign w:val="center"/>
            <w:hideMark/>
          </w:tcPr>
          <w:p w14:paraId="172CD1B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15ABFAF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F60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92C3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CPI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300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7B8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AD35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B5F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199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39</w:t>
            </w:r>
          </w:p>
        </w:tc>
        <w:tc>
          <w:tcPr>
            <w:tcW w:w="222" w:type="dxa"/>
            <w:vAlign w:val="center"/>
            <w:hideMark/>
          </w:tcPr>
          <w:p w14:paraId="49C623D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05B36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87F2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B3E30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A2D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903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40F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001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A8A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4</w:t>
            </w:r>
          </w:p>
        </w:tc>
        <w:tc>
          <w:tcPr>
            <w:tcW w:w="222" w:type="dxa"/>
            <w:vAlign w:val="center"/>
            <w:hideMark/>
          </w:tcPr>
          <w:p w14:paraId="4286A21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38EAAD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C18A0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DA280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E98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E2D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363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050B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5C43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6</w:t>
            </w:r>
          </w:p>
        </w:tc>
        <w:tc>
          <w:tcPr>
            <w:tcW w:w="222" w:type="dxa"/>
            <w:vAlign w:val="center"/>
            <w:hideMark/>
          </w:tcPr>
          <w:p w14:paraId="78E63BB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0F2781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3D94A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7CEFF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E7E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E4FD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9F6A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713D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116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4</w:t>
            </w:r>
          </w:p>
        </w:tc>
        <w:tc>
          <w:tcPr>
            <w:tcW w:w="222" w:type="dxa"/>
            <w:vAlign w:val="center"/>
            <w:hideMark/>
          </w:tcPr>
          <w:p w14:paraId="32B4E64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EDB2D6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F6362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8D65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426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67E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7C17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89A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2EDE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8</w:t>
            </w:r>
          </w:p>
        </w:tc>
        <w:tc>
          <w:tcPr>
            <w:tcW w:w="222" w:type="dxa"/>
            <w:vAlign w:val="center"/>
            <w:hideMark/>
          </w:tcPr>
          <w:p w14:paraId="461CEDC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31A9C0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6AC70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61366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FBF8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2FF1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13B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ABF9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41C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6</w:t>
            </w:r>
          </w:p>
        </w:tc>
        <w:tc>
          <w:tcPr>
            <w:tcW w:w="222" w:type="dxa"/>
            <w:vAlign w:val="center"/>
            <w:hideMark/>
          </w:tcPr>
          <w:p w14:paraId="4BE8F56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FA6B994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164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2E0E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MA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AD77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87F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686A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7C1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A24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0</w:t>
            </w:r>
          </w:p>
        </w:tc>
        <w:tc>
          <w:tcPr>
            <w:tcW w:w="222" w:type="dxa"/>
            <w:vAlign w:val="center"/>
            <w:hideMark/>
          </w:tcPr>
          <w:p w14:paraId="341B1F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936C61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2A0AA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E68E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BAC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58B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103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471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DA64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7</w:t>
            </w:r>
          </w:p>
        </w:tc>
        <w:tc>
          <w:tcPr>
            <w:tcW w:w="222" w:type="dxa"/>
            <w:vAlign w:val="center"/>
            <w:hideMark/>
          </w:tcPr>
          <w:p w14:paraId="4A0FBF9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88AEF5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5B762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D1207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775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295A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3A2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0AD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6A27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1</w:t>
            </w:r>
          </w:p>
        </w:tc>
        <w:tc>
          <w:tcPr>
            <w:tcW w:w="222" w:type="dxa"/>
            <w:vAlign w:val="center"/>
            <w:hideMark/>
          </w:tcPr>
          <w:p w14:paraId="5283E23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F3BD6F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0BAFE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67CA3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695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7D5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616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D6CC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30A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98</w:t>
            </w:r>
          </w:p>
        </w:tc>
        <w:tc>
          <w:tcPr>
            <w:tcW w:w="222" w:type="dxa"/>
            <w:vAlign w:val="center"/>
            <w:hideMark/>
          </w:tcPr>
          <w:p w14:paraId="0585F60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7711C4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B3721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CAF9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9793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C1DC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E48B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923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2598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03</w:t>
            </w:r>
          </w:p>
        </w:tc>
        <w:tc>
          <w:tcPr>
            <w:tcW w:w="222" w:type="dxa"/>
            <w:vAlign w:val="center"/>
            <w:hideMark/>
          </w:tcPr>
          <w:p w14:paraId="7511658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46CAE2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568BA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8B14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4E2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ADCAA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7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4765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D6D7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DDB3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11</w:t>
            </w:r>
          </w:p>
        </w:tc>
        <w:tc>
          <w:tcPr>
            <w:tcW w:w="222" w:type="dxa"/>
            <w:vAlign w:val="center"/>
            <w:hideMark/>
          </w:tcPr>
          <w:p w14:paraId="45302E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128F848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16C1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BFC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NC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B09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0244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2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C0A0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8EFA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4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FB0D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3.79</w:t>
            </w:r>
          </w:p>
        </w:tc>
        <w:tc>
          <w:tcPr>
            <w:tcW w:w="222" w:type="dxa"/>
            <w:vAlign w:val="center"/>
            <w:hideMark/>
          </w:tcPr>
          <w:p w14:paraId="7A8FFEA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6C9D83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C98AD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E04C2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61E5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5D6B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1.4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AFF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578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21D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57</w:t>
            </w:r>
          </w:p>
        </w:tc>
        <w:tc>
          <w:tcPr>
            <w:tcW w:w="222" w:type="dxa"/>
            <w:vAlign w:val="center"/>
            <w:hideMark/>
          </w:tcPr>
          <w:p w14:paraId="088022F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A73DA3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772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6A69B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58F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8762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1.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9EB4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390E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9E7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65</w:t>
            </w:r>
          </w:p>
        </w:tc>
        <w:tc>
          <w:tcPr>
            <w:tcW w:w="222" w:type="dxa"/>
            <w:vAlign w:val="center"/>
            <w:hideMark/>
          </w:tcPr>
          <w:p w14:paraId="5BEA32A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C215599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F47CC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444C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F2F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59E5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8710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427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7C7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60</w:t>
            </w:r>
          </w:p>
        </w:tc>
        <w:tc>
          <w:tcPr>
            <w:tcW w:w="222" w:type="dxa"/>
            <w:vAlign w:val="center"/>
            <w:hideMark/>
          </w:tcPr>
          <w:p w14:paraId="749325E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ECE5B7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DAA3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D805C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3730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16A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273B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E76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E3E8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68</w:t>
            </w:r>
          </w:p>
        </w:tc>
        <w:tc>
          <w:tcPr>
            <w:tcW w:w="222" w:type="dxa"/>
            <w:vAlign w:val="center"/>
            <w:hideMark/>
          </w:tcPr>
          <w:p w14:paraId="3790886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0782A3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8DCD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5C3B4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B0E9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AF9F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7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3528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256C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786D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71</w:t>
            </w:r>
          </w:p>
        </w:tc>
        <w:tc>
          <w:tcPr>
            <w:tcW w:w="222" w:type="dxa"/>
            <w:vAlign w:val="center"/>
            <w:hideMark/>
          </w:tcPr>
          <w:p w14:paraId="2DED378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7E3FA0F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7156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C0EF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PM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61DA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DBAE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84B8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6F7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59C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7</w:t>
            </w:r>
          </w:p>
        </w:tc>
        <w:tc>
          <w:tcPr>
            <w:tcW w:w="222" w:type="dxa"/>
            <w:vAlign w:val="center"/>
            <w:hideMark/>
          </w:tcPr>
          <w:p w14:paraId="3E860E6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7E1361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FCED7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2EA3C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EEAC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2B9E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391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DB4C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DE6F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11</w:t>
            </w:r>
          </w:p>
        </w:tc>
        <w:tc>
          <w:tcPr>
            <w:tcW w:w="222" w:type="dxa"/>
            <w:vAlign w:val="center"/>
            <w:hideMark/>
          </w:tcPr>
          <w:p w14:paraId="2611E74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6C4FEE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E5519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781F5E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829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3366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A98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2283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C5C4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7</w:t>
            </w:r>
          </w:p>
        </w:tc>
        <w:tc>
          <w:tcPr>
            <w:tcW w:w="222" w:type="dxa"/>
            <w:vAlign w:val="center"/>
            <w:hideMark/>
          </w:tcPr>
          <w:p w14:paraId="257CFB6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F5D4AB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729F2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509BD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69C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B28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95DA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B6C7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D216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01</w:t>
            </w:r>
          </w:p>
        </w:tc>
        <w:tc>
          <w:tcPr>
            <w:tcW w:w="222" w:type="dxa"/>
            <w:vAlign w:val="center"/>
            <w:hideMark/>
          </w:tcPr>
          <w:p w14:paraId="2EC6E57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21A8E1F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905F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3664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CA47D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2CCF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3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EBD2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DA962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FE1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98</w:t>
            </w:r>
          </w:p>
        </w:tc>
        <w:tc>
          <w:tcPr>
            <w:tcW w:w="222" w:type="dxa"/>
            <w:vAlign w:val="center"/>
            <w:hideMark/>
          </w:tcPr>
          <w:p w14:paraId="462CDCA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5D24CB0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CB1AB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CCEE6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3561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A745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6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D17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F30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383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16</w:t>
            </w:r>
          </w:p>
        </w:tc>
        <w:tc>
          <w:tcPr>
            <w:tcW w:w="222" w:type="dxa"/>
            <w:vAlign w:val="center"/>
            <w:hideMark/>
          </w:tcPr>
          <w:p w14:paraId="05B397C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97E3D9E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4D9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3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81D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J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E112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5FB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4E965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AB24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6B8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70</w:t>
            </w:r>
          </w:p>
        </w:tc>
        <w:tc>
          <w:tcPr>
            <w:tcW w:w="222" w:type="dxa"/>
            <w:vAlign w:val="center"/>
            <w:hideMark/>
          </w:tcPr>
          <w:p w14:paraId="2FA2896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6BA1EB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0E79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7E39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3130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E31C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8CD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4E2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7081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5</w:t>
            </w:r>
          </w:p>
        </w:tc>
        <w:tc>
          <w:tcPr>
            <w:tcW w:w="222" w:type="dxa"/>
            <w:vAlign w:val="center"/>
            <w:hideMark/>
          </w:tcPr>
          <w:p w14:paraId="5DEF0C5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03C381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39C8B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5298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825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3006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23E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DA6A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F7E9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02</w:t>
            </w:r>
          </w:p>
        </w:tc>
        <w:tc>
          <w:tcPr>
            <w:tcW w:w="222" w:type="dxa"/>
            <w:vAlign w:val="center"/>
            <w:hideMark/>
          </w:tcPr>
          <w:p w14:paraId="1C18D8A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745AEB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3F9C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72EA4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2ECB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07F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D9E0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430B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E6CF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13</w:t>
            </w:r>
          </w:p>
        </w:tc>
        <w:tc>
          <w:tcPr>
            <w:tcW w:w="222" w:type="dxa"/>
            <w:vAlign w:val="center"/>
            <w:hideMark/>
          </w:tcPr>
          <w:p w14:paraId="20083E2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5E2688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4BA98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B4336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4E48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142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4E31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7C3D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0DF9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19</w:t>
            </w:r>
          </w:p>
        </w:tc>
        <w:tc>
          <w:tcPr>
            <w:tcW w:w="222" w:type="dxa"/>
            <w:vAlign w:val="center"/>
            <w:hideMark/>
          </w:tcPr>
          <w:p w14:paraId="437E0DC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6DB5FA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D1AEF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32B12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2A9B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6949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AE87D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F3F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2EB6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7.50</w:t>
            </w:r>
          </w:p>
        </w:tc>
        <w:tc>
          <w:tcPr>
            <w:tcW w:w="222" w:type="dxa"/>
            <w:vAlign w:val="center"/>
            <w:hideMark/>
          </w:tcPr>
          <w:p w14:paraId="46EE165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FF2FBB0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2041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34E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TRUK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113A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B1F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9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1AB99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EA0D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DEB0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80</w:t>
            </w:r>
          </w:p>
        </w:tc>
        <w:tc>
          <w:tcPr>
            <w:tcW w:w="222" w:type="dxa"/>
            <w:vAlign w:val="center"/>
            <w:hideMark/>
          </w:tcPr>
          <w:p w14:paraId="4EADE33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14482B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AE840D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CBCF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A2C3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E33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434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BE65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00F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27</w:t>
            </w:r>
          </w:p>
        </w:tc>
        <w:tc>
          <w:tcPr>
            <w:tcW w:w="222" w:type="dxa"/>
            <w:vAlign w:val="center"/>
            <w:hideMark/>
          </w:tcPr>
          <w:p w14:paraId="72B47DA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D21DF2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57C92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CC9DC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CE4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9524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56CA4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C01F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4C6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32</w:t>
            </w:r>
          </w:p>
        </w:tc>
        <w:tc>
          <w:tcPr>
            <w:tcW w:w="222" w:type="dxa"/>
            <w:vAlign w:val="center"/>
            <w:hideMark/>
          </w:tcPr>
          <w:p w14:paraId="2841533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994CCE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7A151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88B375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952A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42DD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EE6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E1CE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6CED0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18</w:t>
            </w:r>
          </w:p>
        </w:tc>
        <w:tc>
          <w:tcPr>
            <w:tcW w:w="222" w:type="dxa"/>
            <w:vAlign w:val="center"/>
            <w:hideMark/>
          </w:tcPr>
          <w:p w14:paraId="2E48CAB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7D3E4D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69E2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6D1F6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A438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C6F3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3C2D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7542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43B0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5.06</w:t>
            </w:r>
          </w:p>
        </w:tc>
        <w:tc>
          <w:tcPr>
            <w:tcW w:w="222" w:type="dxa"/>
            <w:vAlign w:val="center"/>
            <w:hideMark/>
          </w:tcPr>
          <w:p w14:paraId="13B953E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32CB21D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FFAB0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50327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C9E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2BE9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6FBB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3EA0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712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4.98</w:t>
            </w:r>
          </w:p>
        </w:tc>
        <w:tc>
          <w:tcPr>
            <w:tcW w:w="222" w:type="dxa"/>
            <w:vAlign w:val="center"/>
            <w:hideMark/>
          </w:tcPr>
          <w:p w14:paraId="021FA5E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8D2D797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9CD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F112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WEHA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2063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47D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9745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50E08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C395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3</w:t>
            </w:r>
          </w:p>
        </w:tc>
        <w:tc>
          <w:tcPr>
            <w:tcW w:w="222" w:type="dxa"/>
            <w:vAlign w:val="center"/>
            <w:hideMark/>
          </w:tcPr>
          <w:p w14:paraId="273FE22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1B88AADE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A5A04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01ED1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1D2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1A64A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4C20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51C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871C6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53</w:t>
            </w:r>
          </w:p>
        </w:tc>
        <w:tc>
          <w:tcPr>
            <w:tcW w:w="222" w:type="dxa"/>
            <w:vAlign w:val="center"/>
            <w:hideMark/>
          </w:tcPr>
          <w:p w14:paraId="3A59A12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3E5BC68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FBB9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9DACB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795C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B22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EF63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7FEC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5387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32</w:t>
            </w:r>
          </w:p>
        </w:tc>
        <w:tc>
          <w:tcPr>
            <w:tcW w:w="222" w:type="dxa"/>
            <w:vAlign w:val="center"/>
            <w:hideMark/>
          </w:tcPr>
          <w:p w14:paraId="0BE3D47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642C981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DB2FC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C5F61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E745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14ED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9B0B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E5CC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BA7D3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2</w:t>
            </w:r>
          </w:p>
        </w:tc>
        <w:tc>
          <w:tcPr>
            <w:tcW w:w="222" w:type="dxa"/>
            <w:vAlign w:val="center"/>
            <w:hideMark/>
          </w:tcPr>
          <w:p w14:paraId="7162538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2C9542DB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D2E5F3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C54F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4A9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6345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28E3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614E5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C4AE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13</w:t>
            </w:r>
          </w:p>
        </w:tc>
        <w:tc>
          <w:tcPr>
            <w:tcW w:w="222" w:type="dxa"/>
            <w:vAlign w:val="center"/>
            <w:hideMark/>
          </w:tcPr>
          <w:p w14:paraId="6BC2D5E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D9EC2B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32A518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F48C3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5108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48A58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5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2D74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991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4BD5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6.40</w:t>
            </w:r>
          </w:p>
        </w:tc>
        <w:tc>
          <w:tcPr>
            <w:tcW w:w="222" w:type="dxa"/>
            <w:vAlign w:val="center"/>
            <w:hideMark/>
          </w:tcPr>
          <w:p w14:paraId="05B00AE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FDCE6FF" w14:textId="77777777" w:rsidTr="004C413A">
        <w:trPr>
          <w:trHeight w:val="315"/>
        </w:trPr>
        <w:tc>
          <w:tcPr>
            <w:tcW w:w="60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FCF6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4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E55B3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WINS</w:t>
            </w: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A40C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3D14F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1945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4042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10BE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15</w:t>
            </w:r>
          </w:p>
        </w:tc>
        <w:tc>
          <w:tcPr>
            <w:tcW w:w="222" w:type="dxa"/>
            <w:vAlign w:val="center"/>
            <w:hideMark/>
          </w:tcPr>
          <w:p w14:paraId="41B1DFA0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0B2FE106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96B7B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3346A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E71D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13851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6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0A49A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8576B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E96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9.01</w:t>
            </w:r>
          </w:p>
        </w:tc>
        <w:tc>
          <w:tcPr>
            <w:tcW w:w="222" w:type="dxa"/>
            <w:vAlign w:val="center"/>
            <w:hideMark/>
          </w:tcPr>
          <w:p w14:paraId="0FD5768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856B98C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D85276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E043F1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B74E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0A19A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4692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2358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CB01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87</w:t>
            </w:r>
          </w:p>
        </w:tc>
        <w:tc>
          <w:tcPr>
            <w:tcW w:w="222" w:type="dxa"/>
            <w:vAlign w:val="center"/>
            <w:hideMark/>
          </w:tcPr>
          <w:p w14:paraId="46EC7524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5E73FB6A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191709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592C2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BD1D4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D7213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1.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E4EB9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EC09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F08D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6</w:t>
            </w:r>
          </w:p>
        </w:tc>
        <w:tc>
          <w:tcPr>
            <w:tcW w:w="222" w:type="dxa"/>
            <w:vAlign w:val="center"/>
            <w:hideMark/>
          </w:tcPr>
          <w:p w14:paraId="3D04065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401FB592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80FA1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07CD87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4873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4144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AFD0D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AAEF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7325E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66</w:t>
            </w:r>
          </w:p>
        </w:tc>
        <w:tc>
          <w:tcPr>
            <w:tcW w:w="222" w:type="dxa"/>
            <w:vAlign w:val="center"/>
            <w:hideMark/>
          </w:tcPr>
          <w:p w14:paraId="27B4048F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  <w:tr w:rsidR="0060699F" w:rsidRPr="003A0E06" w14:paraId="74947EA1" w14:textId="77777777" w:rsidTr="004C413A">
        <w:trPr>
          <w:trHeight w:val="315"/>
        </w:trPr>
        <w:tc>
          <w:tcPr>
            <w:tcW w:w="60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8570CB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44CB8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1B5B8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510FC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.5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975C6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83227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8DA82" w14:textId="77777777" w:rsidR="0060699F" w:rsidRPr="003A0E06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3A0E06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28.72</w:t>
            </w:r>
          </w:p>
        </w:tc>
        <w:tc>
          <w:tcPr>
            <w:tcW w:w="222" w:type="dxa"/>
            <w:vAlign w:val="center"/>
            <w:hideMark/>
          </w:tcPr>
          <w:p w14:paraId="61938CFC" w14:textId="77777777" w:rsidR="0060699F" w:rsidRPr="003A0E06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lang w:bidi="ar-SA"/>
              </w:rPr>
            </w:pPr>
          </w:p>
        </w:tc>
      </w:tr>
    </w:tbl>
    <w:p w14:paraId="7FCAD395" w14:textId="77777777" w:rsidR="0060699F" w:rsidRPr="003A0E06" w:rsidRDefault="0060699F" w:rsidP="0060699F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323E6F4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Lampiran 3</w:t>
      </w:r>
    </w:p>
    <w:p w14:paraId="335FE0CE" w14:textId="77777777" w:rsidR="0060699F" w:rsidRDefault="0060699F" w:rsidP="0060699F">
      <w:pPr>
        <w:spacing w:line="276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Data </w:t>
      </w:r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 xml:space="preserve">Financial </w:t>
      </w:r>
      <w:proofErr w:type="spellStart"/>
      <w:r w:rsidRPr="003A0E06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Distress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(Z-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Scor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) P</w:t>
      </w: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ada Perusahaan </w:t>
      </w:r>
      <w:proofErr w:type="spellStart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Subsektor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Transportasi Yang Terdaftar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D</w:t>
      </w: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i BEI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>Periode</w:t>
      </w: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2017-2022</w:t>
      </w:r>
    </w:p>
    <w:tbl>
      <w:tblPr>
        <w:tblW w:w="8497" w:type="dxa"/>
        <w:tblLook w:val="04A0" w:firstRow="1" w:lastRow="0" w:firstColumn="1" w:lastColumn="0" w:noHBand="0" w:noVBand="1"/>
      </w:tblPr>
      <w:tblGrid>
        <w:gridCol w:w="570"/>
        <w:gridCol w:w="1430"/>
        <w:gridCol w:w="897"/>
        <w:gridCol w:w="1058"/>
        <w:gridCol w:w="1080"/>
        <w:gridCol w:w="1080"/>
        <w:gridCol w:w="1080"/>
        <w:gridCol w:w="1080"/>
        <w:gridCol w:w="222"/>
      </w:tblGrid>
      <w:tr w:rsidR="0060699F" w:rsidRPr="004E5ED8" w14:paraId="30075672" w14:textId="77777777" w:rsidTr="004C413A">
        <w:trPr>
          <w:gridAfter w:val="1"/>
          <w:wAfter w:w="222" w:type="dxa"/>
          <w:trHeight w:val="458"/>
          <w:tblHeader/>
        </w:trPr>
        <w:tc>
          <w:tcPr>
            <w:tcW w:w="5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0013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No.</w:t>
            </w:r>
          </w:p>
        </w:tc>
        <w:tc>
          <w:tcPr>
            <w:tcW w:w="143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BBF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Kode Perusahaan</w:t>
            </w:r>
          </w:p>
        </w:tc>
        <w:tc>
          <w:tcPr>
            <w:tcW w:w="8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B2DE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proofErr w:type="spellStart"/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Tahun</w:t>
            </w:r>
            <w:proofErr w:type="spellEnd"/>
          </w:p>
        </w:tc>
        <w:tc>
          <w:tcPr>
            <w:tcW w:w="10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DDDE6" w14:textId="77777777" w:rsidR="0060699F" w:rsidRPr="004E5ED8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Z-Score</w:t>
            </w:r>
          </w:p>
          <w:p w14:paraId="2A36A3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(X1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F7676" w14:textId="77777777" w:rsidR="0060699F" w:rsidRPr="004E5ED8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Z-Score</w:t>
            </w:r>
          </w:p>
          <w:p w14:paraId="70E037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(X2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6B083" w14:textId="77777777" w:rsidR="0060699F" w:rsidRPr="004E5ED8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Z-Score</w:t>
            </w:r>
          </w:p>
          <w:p w14:paraId="356E78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(X3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615DF" w14:textId="77777777" w:rsidR="0060699F" w:rsidRPr="004E5ED8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Z-Score</w:t>
            </w:r>
          </w:p>
          <w:p w14:paraId="6C51E8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(X4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468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  <w:t>Z-Score</w:t>
            </w:r>
          </w:p>
        </w:tc>
      </w:tr>
      <w:tr w:rsidR="0060699F" w:rsidRPr="004E5ED8" w14:paraId="5132F390" w14:textId="77777777" w:rsidTr="004C413A">
        <w:trPr>
          <w:trHeight w:val="315"/>
          <w:tblHeader/>
        </w:trPr>
        <w:tc>
          <w:tcPr>
            <w:tcW w:w="5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8C316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4F01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ECD1E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0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D210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28AD1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3F60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828C1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45198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071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bidi="ar-SA"/>
              </w:rPr>
            </w:pPr>
          </w:p>
        </w:tc>
      </w:tr>
      <w:tr w:rsidR="0060699F" w:rsidRPr="004E5ED8" w14:paraId="0BF44463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6AC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1593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KS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7A9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376D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382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B54B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E17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3882F2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19</w:t>
            </w:r>
          </w:p>
        </w:tc>
        <w:tc>
          <w:tcPr>
            <w:tcW w:w="222" w:type="dxa"/>
            <w:vAlign w:val="center"/>
            <w:hideMark/>
          </w:tcPr>
          <w:p w14:paraId="1A856EB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38A254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0336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0BB0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4CA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FBB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113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1370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993C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2876A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3</w:t>
            </w:r>
          </w:p>
        </w:tc>
        <w:tc>
          <w:tcPr>
            <w:tcW w:w="222" w:type="dxa"/>
            <w:vAlign w:val="center"/>
            <w:hideMark/>
          </w:tcPr>
          <w:p w14:paraId="0007BA7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863792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5D74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0EA9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503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282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3849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276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E26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59CB9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24</w:t>
            </w:r>
          </w:p>
        </w:tc>
        <w:tc>
          <w:tcPr>
            <w:tcW w:w="222" w:type="dxa"/>
            <w:vAlign w:val="center"/>
            <w:hideMark/>
          </w:tcPr>
          <w:p w14:paraId="4873AA9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7B5342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ADBE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4207F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9C9D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01B91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67B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556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BB5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A4FF2C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2</w:t>
            </w:r>
          </w:p>
        </w:tc>
        <w:tc>
          <w:tcPr>
            <w:tcW w:w="222" w:type="dxa"/>
            <w:vAlign w:val="center"/>
            <w:hideMark/>
          </w:tcPr>
          <w:p w14:paraId="58217C9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A262ED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9D7AD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7EE51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8AD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9CB6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C5C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4A5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AC6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2D775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64</w:t>
            </w:r>
          </w:p>
        </w:tc>
        <w:tc>
          <w:tcPr>
            <w:tcW w:w="222" w:type="dxa"/>
            <w:vAlign w:val="center"/>
            <w:hideMark/>
          </w:tcPr>
          <w:p w14:paraId="1EBC556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9DABA4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08CD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888CB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B3C8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E88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EAEF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9E7E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37E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5D793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90</w:t>
            </w:r>
          </w:p>
        </w:tc>
        <w:tc>
          <w:tcPr>
            <w:tcW w:w="222" w:type="dxa"/>
            <w:vAlign w:val="center"/>
            <w:hideMark/>
          </w:tcPr>
          <w:p w14:paraId="0A4BD29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1B321E0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9244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62E7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ASS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497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351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953F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70F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3737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6108F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7</w:t>
            </w:r>
          </w:p>
        </w:tc>
        <w:tc>
          <w:tcPr>
            <w:tcW w:w="222" w:type="dxa"/>
            <w:vAlign w:val="center"/>
            <w:hideMark/>
          </w:tcPr>
          <w:p w14:paraId="445310A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4688A5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7593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96F18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C40E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3941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642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D8EA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5C6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C959A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7</w:t>
            </w:r>
          </w:p>
        </w:tc>
        <w:tc>
          <w:tcPr>
            <w:tcW w:w="222" w:type="dxa"/>
            <w:vAlign w:val="center"/>
            <w:hideMark/>
          </w:tcPr>
          <w:p w14:paraId="32500F5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7468DC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90055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2AD83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593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AF68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F31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2C4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647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CC563B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4</w:t>
            </w:r>
          </w:p>
        </w:tc>
        <w:tc>
          <w:tcPr>
            <w:tcW w:w="222" w:type="dxa"/>
            <w:vAlign w:val="center"/>
            <w:hideMark/>
          </w:tcPr>
          <w:p w14:paraId="7B903B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767B35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BA498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A3EDB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E3D4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B14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05F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C44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DD78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7F29C2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0</w:t>
            </w:r>
          </w:p>
        </w:tc>
        <w:tc>
          <w:tcPr>
            <w:tcW w:w="222" w:type="dxa"/>
            <w:vAlign w:val="center"/>
            <w:hideMark/>
          </w:tcPr>
          <w:p w14:paraId="215D67E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5467B2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7700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70FC6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8FE9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C02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7D2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8016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937E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C1361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222" w:type="dxa"/>
            <w:vAlign w:val="center"/>
            <w:hideMark/>
          </w:tcPr>
          <w:p w14:paraId="6E86D28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F9C21D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F03EC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5DC9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C8D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908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483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7D6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CEA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BC22CF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222" w:type="dxa"/>
            <w:vAlign w:val="center"/>
            <w:hideMark/>
          </w:tcPr>
          <w:p w14:paraId="4343804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AC2196D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C1C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B19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BRM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7DD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0810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80F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EE51E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A1A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76501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8.18</w:t>
            </w:r>
          </w:p>
        </w:tc>
        <w:tc>
          <w:tcPr>
            <w:tcW w:w="222" w:type="dxa"/>
            <w:vAlign w:val="center"/>
            <w:hideMark/>
          </w:tcPr>
          <w:p w14:paraId="28FCF14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7FAF17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56272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2860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1B3D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592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24CD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B60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93AC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2313DA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83</w:t>
            </w:r>
          </w:p>
        </w:tc>
        <w:tc>
          <w:tcPr>
            <w:tcW w:w="222" w:type="dxa"/>
            <w:vAlign w:val="center"/>
            <w:hideMark/>
          </w:tcPr>
          <w:p w14:paraId="461753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157331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0EBB5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3714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9C5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0C0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3EF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3B3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016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A4007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02</w:t>
            </w:r>
          </w:p>
        </w:tc>
        <w:tc>
          <w:tcPr>
            <w:tcW w:w="222" w:type="dxa"/>
            <w:vAlign w:val="center"/>
            <w:hideMark/>
          </w:tcPr>
          <w:p w14:paraId="256BBDA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602F6D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50C70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EF920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141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F4DF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A63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DA3D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3BE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3E8F2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1.37</w:t>
            </w:r>
          </w:p>
        </w:tc>
        <w:tc>
          <w:tcPr>
            <w:tcW w:w="222" w:type="dxa"/>
            <w:vAlign w:val="center"/>
            <w:hideMark/>
          </w:tcPr>
          <w:p w14:paraId="3AA3B9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23E245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C38E1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2FAE6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169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638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66F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198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525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9518D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9.13</w:t>
            </w:r>
          </w:p>
        </w:tc>
        <w:tc>
          <w:tcPr>
            <w:tcW w:w="222" w:type="dxa"/>
            <w:vAlign w:val="center"/>
            <w:hideMark/>
          </w:tcPr>
          <w:p w14:paraId="78BE292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592A6B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04459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ED951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E06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D5F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3FAC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84D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7E3B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35710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38</w:t>
            </w:r>
          </w:p>
        </w:tc>
        <w:tc>
          <w:tcPr>
            <w:tcW w:w="222" w:type="dxa"/>
            <w:vAlign w:val="center"/>
            <w:hideMark/>
          </w:tcPr>
          <w:p w14:paraId="3E198F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D315AED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29A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B55B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IRD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3DA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E6A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8A3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31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F72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3FA9C4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09</w:t>
            </w:r>
          </w:p>
        </w:tc>
        <w:tc>
          <w:tcPr>
            <w:tcW w:w="222" w:type="dxa"/>
            <w:vAlign w:val="center"/>
            <w:hideMark/>
          </w:tcPr>
          <w:p w14:paraId="704B8B7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FD1BC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79E6B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542F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7C0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EBB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62C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D37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CC1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03108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36</w:t>
            </w:r>
          </w:p>
        </w:tc>
        <w:tc>
          <w:tcPr>
            <w:tcW w:w="222" w:type="dxa"/>
            <w:vAlign w:val="center"/>
            <w:hideMark/>
          </w:tcPr>
          <w:p w14:paraId="241BA10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859920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1E73E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517F5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F3AA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A9A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714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BDC92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ACFF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B68CE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40</w:t>
            </w:r>
          </w:p>
        </w:tc>
        <w:tc>
          <w:tcPr>
            <w:tcW w:w="222" w:type="dxa"/>
            <w:vAlign w:val="center"/>
            <w:hideMark/>
          </w:tcPr>
          <w:p w14:paraId="5EC0751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33B408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44151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A31E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952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500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F37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193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029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FE92E0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97</w:t>
            </w:r>
          </w:p>
        </w:tc>
        <w:tc>
          <w:tcPr>
            <w:tcW w:w="222" w:type="dxa"/>
            <w:vAlign w:val="center"/>
            <w:hideMark/>
          </w:tcPr>
          <w:p w14:paraId="1F985D2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E7124F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26F88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7F3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B092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A40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C57A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C1D9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784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34631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60</w:t>
            </w:r>
          </w:p>
        </w:tc>
        <w:tc>
          <w:tcPr>
            <w:tcW w:w="222" w:type="dxa"/>
            <w:vAlign w:val="center"/>
            <w:hideMark/>
          </w:tcPr>
          <w:p w14:paraId="36E3DBB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19C155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A429F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EBBE5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17A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8EC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BD81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051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E7E1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C98AE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69</w:t>
            </w:r>
          </w:p>
        </w:tc>
        <w:tc>
          <w:tcPr>
            <w:tcW w:w="222" w:type="dxa"/>
            <w:vAlign w:val="center"/>
            <w:hideMark/>
          </w:tcPr>
          <w:p w14:paraId="68683A9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D55B734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B48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382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LT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E038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A6B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7E1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6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67E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EBCD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E6FC9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3.43</w:t>
            </w:r>
          </w:p>
        </w:tc>
        <w:tc>
          <w:tcPr>
            <w:tcW w:w="222" w:type="dxa"/>
            <w:vAlign w:val="center"/>
            <w:hideMark/>
          </w:tcPr>
          <w:p w14:paraId="118B054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5C611C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6213E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A1EF0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C2A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972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F871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7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7D5D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8879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29AC2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4.90</w:t>
            </w:r>
          </w:p>
        </w:tc>
        <w:tc>
          <w:tcPr>
            <w:tcW w:w="222" w:type="dxa"/>
            <w:vAlign w:val="center"/>
            <w:hideMark/>
          </w:tcPr>
          <w:p w14:paraId="16368CD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5E893F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430C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FC19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3B2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A11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3E3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8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78E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5B6E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9E639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9.79</w:t>
            </w:r>
          </w:p>
        </w:tc>
        <w:tc>
          <w:tcPr>
            <w:tcW w:w="222" w:type="dxa"/>
            <w:vAlign w:val="center"/>
            <w:hideMark/>
          </w:tcPr>
          <w:p w14:paraId="703254B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94A3B4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827B5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C3CE4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CEF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F2B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5AE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8.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3CB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4A7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3C709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61.40</w:t>
            </w:r>
          </w:p>
        </w:tc>
        <w:tc>
          <w:tcPr>
            <w:tcW w:w="222" w:type="dxa"/>
            <w:vAlign w:val="center"/>
            <w:hideMark/>
          </w:tcPr>
          <w:p w14:paraId="25CB74B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2E3C47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D194C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45325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824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B31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758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7.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5197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DCD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84DE1F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5.58</w:t>
            </w:r>
          </w:p>
        </w:tc>
        <w:tc>
          <w:tcPr>
            <w:tcW w:w="222" w:type="dxa"/>
            <w:vAlign w:val="center"/>
            <w:hideMark/>
          </w:tcPr>
          <w:p w14:paraId="7EE218F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23ED9A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41CA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FC51A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5D1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4220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A35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6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B54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23C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EF4AF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0.17</w:t>
            </w:r>
          </w:p>
        </w:tc>
        <w:tc>
          <w:tcPr>
            <w:tcW w:w="222" w:type="dxa"/>
            <w:vAlign w:val="center"/>
            <w:hideMark/>
          </w:tcPr>
          <w:p w14:paraId="3BFDCA1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3B7DAE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0BA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C24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PTR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968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E95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870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7804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9AC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A4B24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222" w:type="dxa"/>
            <w:vAlign w:val="center"/>
            <w:hideMark/>
          </w:tcPr>
          <w:p w14:paraId="4FC856D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A0E8B4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55D29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7CE2A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07E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5DA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B74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505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550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AB91B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6</w:t>
            </w:r>
          </w:p>
        </w:tc>
        <w:tc>
          <w:tcPr>
            <w:tcW w:w="222" w:type="dxa"/>
            <w:vAlign w:val="center"/>
            <w:hideMark/>
          </w:tcPr>
          <w:p w14:paraId="7A632E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CEFA27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022E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B48E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B55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321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5AB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6D30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B3A5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B990FC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91</w:t>
            </w:r>
          </w:p>
        </w:tc>
        <w:tc>
          <w:tcPr>
            <w:tcW w:w="222" w:type="dxa"/>
            <w:vAlign w:val="center"/>
            <w:hideMark/>
          </w:tcPr>
          <w:p w14:paraId="19FF94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C178DE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39D95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5404E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BBB2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870D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E74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DDE2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003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1C448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0</w:t>
            </w:r>
          </w:p>
        </w:tc>
        <w:tc>
          <w:tcPr>
            <w:tcW w:w="222" w:type="dxa"/>
            <w:vAlign w:val="center"/>
            <w:hideMark/>
          </w:tcPr>
          <w:p w14:paraId="122E7A5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FC3918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BC94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54C9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0D1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FB1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0C4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8872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61D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A2440F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9</w:t>
            </w:r>
          </w:p>
        </w:tc>
        <w:tc>
          <w:tcPr>
            <w:tcW w:w="222" w:type="dxa"/>
            <w:vAlign w:val="center"/>
            <w:hideMark/>
          </w:tcPr>
          <w:p w14:paraId="5BDCC6C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E40D31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370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027E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BD4B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1BEE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49B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6033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7C0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B886C3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8</w:t>
            </w:r>
          </w:p>
        </w:tc>
        <w:tc>
          <w:tcPr>
            <w:tcW w:w="222" w:type="dxa"/>
            <w:vAlign w:val="center"/>
            <w:hideMark/>
          </w:tcPr>
          <w:p w14:paraId="2BAD311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033A89A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DDD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615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BULL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28BC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C98D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85F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28D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D6C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EF79A1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222" w:type="dxa"/>
            <w:vAlign w:val="center"/>
            <w:hideMark/>
          </w:tcPr>
          <w:p w14:paraId="6BDFB51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A53E65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D7BCB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E943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9CA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163D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3632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11C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EAC9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C531E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7</w:t>
            </w:r>
          </w:p>
        </w:tc>
        <w:tc>
          <w:tcPr>
            <w:tcW w:w="222" w:type="dxa"/>
            <w:vAlign w:val="center"/>
            <w:hideMark/>
          </w:tcPr>
          <w:p w14:paraId="0BBDC5A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8BB9AC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B96A0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2686F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53A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603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52D1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FDF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F3C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73EE8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1</w:t>
            </w:r>
          </w:p>
        </w:tc>
        <w:tc>
          <w:tcPr>
            <w:tcW w:w="222" w:type="dxa"/>
            <w:vAlign w:val="center"/>
            <w:hideMark/>
          </w:tcPr>
          <w:p w14:paraId="336EB25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0234BF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CA2F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5018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84E1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7BA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E199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844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913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F402D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222" w:type="dxa"/>
            <w:vAlign w:val="center"/>
            <w:hideMark/>
          </w:tcPr>
          <w:p w14:paraId="0C28B13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059CFD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2548E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A6C0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040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2CD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7BE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62D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668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732A7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.33</w:t>
            </w:r>
          </w:p>
        </w:tc>
        <w:tc>
          <w:tcPr>
            <w:tcW w:w="222" w:type="dxa"/>
            <w:vAlign w:val="center"/>
            <w:hideMark/>
          </w:tcPr>
          <w:p w14:paraId="4D5CE8B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EDCE88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7268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DDBE1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277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4A1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9EF0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3F2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174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30067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65</w:t>
            </w:r>
          </w:p>
        </w:tc>
        <w:tc>
          <w:tcPr>
            <w:tcW w:w="222" w:type="dxa"/>
            <w:vAlign w:val="center"/>
            <w:hideMark/>
          </w:tcPr>
          <w:p w14:paraId="219F145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C508D3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1A4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C9F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N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74B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DC8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403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CA7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D918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6A3C0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6.94</w:t>
            </w:r>
          </w:p>
        </w:tc>
        <w:tc>
          <w:tcPr>
            <w:tcW w:w="222" w:type="dxa"/>
            <w:vAlign w:val="center"/>
            <w:hideMark/>
          </w:tcPr>
          <w:p w14:paraId="7314496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45B5C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467BF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F0F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42C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1BE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1ACF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4540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92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C4BC0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7.45</w:t>
            </w:r>
          </w:p>
        </w:tc>
        <w:tc>
          <w:tcPr>
            <w:tcW w:w="222" w:type="dxa"/>
            <w:vAlign w:val="center"/>
            <w:hideMark/>
          </w:tcPr>
          <w:p w14:paraId="212C585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FACEA4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5A972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64F46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FFE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E02A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E5F9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688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697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23C72E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9.34</w:t>
            </w:r>
          </w:p>
        </w:tc>
        <w:tc>
          <w:tcPr>
            <w:tcW w:w="222" w:type="dxa"/>
            <w:vAlign w:val="center"/>
            <w:hideMark/>
          </w:tcPr>
          <w:p w14:paraId="041048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7F236B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A4145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ACF4C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7E9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611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7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247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A8B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AEE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F836A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6.49</w:t>
            </w:r>
          </w:p>
        </w:tc>
        <w:tc>
          <w:tcPr>
            <w:tcW w:w="222" w:type="dxa"/>
            <w:vAlign w:val="center"/>
            <w:hideMark/>
          </w:tcPr>
          <w:p w14:paraId="2F8CCF1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B6B046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9161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42535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508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693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9C5C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3B8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19B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DF3211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9.19</w:t>
            </w:r>
          </w:p>
        </w:tc>
        <w:tc>
          <w:tcPr>
            <w:tcW w:w="222" w:type="dxa"/>
            <w:vAlign w:val="center"/>
            <w:hideMark/>
          </w:tcPr>
          <w:p w14:paraId="034A7B5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2C8BD9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950C6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08ED1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7C24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92507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4F3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DE6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9C2D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5A3A3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3.58</w:t>
            </w:r>
          </w:p>
        </w:tc>
        <w:tc>
          <w:tcPr>
            <w:tcW w:w="222" w:type="dxa"/>
            <w:vAlign w:val="center"/>
            <w:hideMark/>
          </w:tcPr>
          <w:p w14:paraId="31D0653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32CDE0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EEB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3B9C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AS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1BE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83A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EEE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A7D5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840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7ABDE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03</w:t>
            </w:r>
          </w:p>
        </w:tc>
        <w:tc>
          <w:tcPr>
            <w:tcW w:w="222" w:type="dxa"/>
            <w:vAlign w:val="center"/>
            <w:hideMark/>
          </w:tcPr>
          <w:p w14:paraId="6770886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3065FF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4ECF3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7069E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9C16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FFE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9EC5D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904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8C7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098E0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27</w:t>
            </w:r>
          </w:p>
        </w:tc>
        <w:tc>
          <w:tcPr>
            <w:tcW w:w="222" w:type="dxa"/>
            <w:vAlign w:val="center"/>
            <w:hideMark/>
          </w:tcPr>
          <w:p w14:paraId="23F2C1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F485D1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C496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B95AA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859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65FC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5EEE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9D21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D26C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7A56E2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9</w:t>
            </w:r>
          </w:p>
        </w:tc>
        <w:tc>
          <w:tcPr>
            <w:tcW w:w="222" w:type="dxa"/>
            <w:vAlign w:val="center"/>
            <w:hideMark/>
          </w:tcPr>
          <w:p w14:paraId="707F50B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D5A305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270DE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4CF74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7975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5CD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873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1E7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A29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1C09B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6</w:t>
            </w:r>
          </w:p>
        </w:tc>
        <w:tc>
          <w:tcPr>
            <w:tcW w:w="222" w:type="dxa"/>
            <w:vAlign w:val="center"/>
            <w:hideMark/>
          </w:tcPr>
          <w:p w14:paraId="452C3E2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4ECE6D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FC89D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3FCA1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923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17DB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066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4AE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ED5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880E6B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5</w:t>
            </w:r>
          </w:p>
        </w:tc>
        <w:tc>
          <w:tcPr>
            <w:tcW w:w="222" w:type="dxa"/>
            <w:vAlign w:val="center"/>
            <w:hideMark/>
          </w:tcPr>
          <w:p w14:paraId="741F041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487330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614D2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DAAD9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21F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57FD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739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918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B57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41B64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31</w:t>
            </w:r>
          </w:p>
        </w:tc>
        <w:tc>
          <w:tcPr>
            <w:tcW w:w="222" w:type="dxa"/>
            <w:vAlign w:val="center"/>
            <w:hideMark/>
          </w:tcPr>
          <w:p w14:paraId="59F26E8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F1082B2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E0C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0A7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CMPP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EEE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80C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7161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70B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1DE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13A703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74</w:t>
            </w:r>
          </w:p>
        </w:tc>
        <w:tc>
          <w:tcPr>
            <w:tcW w:w="222" w:type="dxa"/>
            <w:vAlign w:val="center"/>
            <w:hideMark/>
          </w:tcPr>
          <w:p w14:paraId="59EEF3E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ADCDD7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72B7F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08354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0C7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70F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776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B1D1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38133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C46C5C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5.49</w:t>
            </w:r>
          </w:p>
        </w:tc>
        <w:tc>
          <w:tcPr>
            <w:tcW w:w="222" w:type="dxa"/>
            <w:vAlign w:val="center"/>
            <w:hideMark/>
          </w:tcPr>
          <w:p w14:paraId="121D589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448B3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29100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972D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6FA0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264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357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DEC0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4E4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C0928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0.79</w:t>
            </w:r>
          </w:p>
        </w:tc>
        <w:tc>
          <w:tcPr>
            <w:tcW w:w="222" w:type="dxa"/>
            <w:vAlign w:val="center"/>
            <w:hideMark/>
          </w:tcPr>
          <w:p w14:paraId="366AE0F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2CBA74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E8F8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F43AB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DDC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F0E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327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C3BE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2A3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8A346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4.15</w:t>
            </w:r>
          </w:p>
        </w:tc>
        <w:tc>
          <w:tcPr>
            <w:tcW w:w="222" w:type="dxa"/>
            <w:vAlign w:val="center"/>
            <w:hideMark/>
          </w:tcPr>
          <w:p w14:paraId="2AD1197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AC0F6D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DC301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2DED8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D06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866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51E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CA2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BDF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982EE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8.93</w:t>
            </w:r>
          </w:p>
        </w:tc>
        <w:tc>
          <w:tcPr>
            <w:tcW w:w="222" w:type="dxa"/>
            <w:vAlign w:val="center"/>
            <w:hideMark/>
          </w:tcPr>
          <w:p w14:paraId="0F0E82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9682F5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CA79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B3B76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F1F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226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3F5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8299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0E3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EACDD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9.88</w:t>
            </w:r>
          </w:p>
        </w:tc>
        <w:tc>
          <w:tcPr>
            <w:tcW w:w="222" w:type="dxa"/>
            <w:vAlign w:val="center"/>
            <w:hideMark/>
          </w:tcPr>
          <w:p w14:paraId="08B8ECF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58AE0FF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D65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FC5F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DEAL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6990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427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CCB2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A1C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B1DA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0EDEF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5</w:t>
            </w:r>
          </w:p>
        </w:tc>
        <w:tc>
          <w:tcPr>
            <w:tcW w:w="222" w:type="dxa"/>
            <w:vAlign w:val="center"/>
            <w:hideMark/>
          </w:tcPr>
          <w:p w14:paraId="02FAAB5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AA5FEC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E674A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16D9C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C90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D45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A833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896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569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DD50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3</w:t>
            </w:r>
          </w:p>
        </w:tc>
        <w:tc>
          <w:tcPr>
            <w:tcW w:w="222" w:type="dxa"/>
            <w:vAlign w:val="center"/>
            <w:hideMark/>
          </w:tcPr>
          <w:p w14:paraId="2167153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783272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2CE9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FA09A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0851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0E72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662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BC5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20AD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625AEA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222" w:type="dxa"/>
            <w:vAlign w:val="center"/>
            <w:hideMark/>
          </w:tcPr>
          <w:p w14:paraId="6EAABF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EBAE8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815C6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C3C55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5C1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240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EBA1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4EC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3B6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E1CF2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75</w:t>
            </w:r>
          </w:p>
        </w:tc>
        <w:tc>
          <w:tcPr>
            <w:tcW w:w="222" w:type="dxa"/>
            <w:vAlign w:val="center"/>
            <w:hideMark/>
          </w:tcPr>
          <w:p w14:paraId="279944A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4A7F69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2840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DFA90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368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CC7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C99E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9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89E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9BE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7E4BF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7.05</w:t>
            </w:r>
          </w:p>
        </w:tc>
        <w:tc>
          <w:tcPr>
            <w:tcW w:w="222" w:type="dxa"/>
            <w:vAlign w:val="center"/>
            <w:hideMark/>
          </w:tcPr>
          <w:p w14:paraId="1DA3816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38D61E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AC55E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83E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849E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909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D9F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102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813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0399C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6.05</w:t>
            </w:r>
          </w:p>
        </w:tc>
        <w:tc>
          <w:tcPr>
            <w:tcW w:w="222" w:type="dxa"/>
            <w:vAlign w:val="center"/>
            <w:hideMark/>
          </w:tcPr>
          <w:p w14:paraId="5D36349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8358F7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084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B14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  <w:t>GIA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BBD2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53D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905D2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33D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D3C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095E2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13</w:t>
            </w:r>
          </w:p>
        </w:tc>
        <w:tc>
          <w:tcPr>
            <w:tcW w:w="222" w:type="dxa"/>
            <w:vAlign w:val="center"/>
            <w:hideMark/>
          </w:tcPr>
          <w:p w14:paraId="0130623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48E573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CD586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C5C8C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548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2C7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BD0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2061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0A0D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E07DF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82</w:t>
            </w:r>
          </w:p>
        </w:tc>
        <w:tc>
          <w:tcPr>
            <w:tcW w:w="222" w:type="dxa"/>
            <w:vAlign w:val="center"/>
            <w:hideMark/>
          </w:tcPr>
          <w:p w14:paraId="5F06D7B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A4F657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449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84A90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4E6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82D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2FD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5D4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246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837FA5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55</w:t>
            </w:r>
          </w:p>
        </w:tc>
        <w:tc>
          <w:tcPr>
            <w:tcW w:w="222" w:type="dxa"/>
            <w:vAlign w:val="center"/>
            <w:hideMark/>
          </w:tcPr>
          <w:p w14:paraId="168C95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1A7D24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F4D25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5FE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4104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0F1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0F1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EAD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5B5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102B8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.39</w:t>
            </w:r>
          </w:p>
        </w:tc>
        <w:tc>
          <w:tcPr>
            <w:tcW w:w="222" w:type="dxa"/>
            <w:vAlign w:val="center"/>
            <w:hideMark/>
          </w:tcPr>
          <w:p w14:paraId="707709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E849D1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399F1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98236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2B9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FAF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1A97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F4E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B43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701FE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3.60</w:t>
            </w:r>
          </w:p>
        </w:tc>
        <w:tc>
          <w:tcPr>
            <w:tcW w:w="222" w:type="dxa"/>
            <w:vAlign w:val="center"/>
            <w:hideMark/>
          </w:tcPr>
          <w:p w14:paraId="027C1D8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3C2FE7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8BD3F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4FED0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4B2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80E8F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7607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758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CF2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BD29EC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222" w:type="dxa"/>
            <w:vAlign w:val="center"/>
            <w:hideMark/>
          </w:tcPr>
          <w:p w14:paraId="7A218A4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354665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9F7E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7069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HEL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E4D4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E9B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4BD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79C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A6F6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100B2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5</w:t>
            </w:r>
          </w:p>
        </w:tc>
        <w:tc>
          <w:tcPr>
            <w:tcW w:w="222" w:type="dxa"/>
            <w:vAlign w:val="center"/>
            <w:hideMark/>
          </w:tcPr>
          <w:p w14:paraId="22CA3B5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BAEBD3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E694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EB73C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672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2018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54E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34DF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2A7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61141E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222" w:type="dxa"/>
            <w:vAlign w:val="center"/>
            <w:hideMark/>
          </w:tcPr>
          <w:p w14:paraId="0F1B0C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075D00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9CC60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61AD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F8B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F79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370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0EF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337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F6FF7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38</w:t>
            </w:r>
          </w:p>
        </w:tc>
        <w:tc>
          <w:tcPr>
            <w:tcW w:w="222" w:type="dxa"/>
            <w:vAlign w:val="center"/>
            <w:hideMark/>
          </w:tcPr>
          <w:p w14:paraId="1563CB2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898667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BA076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BB3EC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6541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81F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271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E75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6931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314BE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5</w:t>
            </w:r>
          </w:p>
        </w:tc>
        <w:tc>
          <w:tcPr>
            <w:tcW w:w="222" w:type="dxa"/>
            <w:vAlign w:val="center"/>
            <w:hideMark/>
          </w:tcPr>
          <w:p w14:paraId="3DD67D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65ECC8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9EF4F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766A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978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F2F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E8D5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F23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442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1D6084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34</w:t>
            </w:r>
          </w:p>
        </w:tc>
        <w:tc>
          <w:tcPr>
            <w:tcW w:w="222" w:type="dxa"/>
            <w:vAlign w:val="center"/>
            <w:hideMark/>
          </w:tcPr>
          <w:p w14:paraId="2B083ED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61F086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D8AFB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D97EC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28C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C0C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7D51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626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1B1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3E925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4.79</w:t>
            </w:r>
          </w:p>
        </w:tc>
        <w:tc>
          <w:tcPr>
            <w:tcW w:w="222" w:type="dxa"/>
            <w:vAlign w:val="center"/>
            <w:hideMark/>
          </w:tcPr>
          <w:p w14:paraId="3254B13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440806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35D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3BC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HIT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8D9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F38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693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7D9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6A5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3852F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222" w:type="dxa"/>
            <w:vAlign w:val="center"/>
            <w:hideMark/>
          </w:tcPr>
          <w:p w14:paraId="37877FD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8FA957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8A975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DD50C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0D0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C12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EBF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D19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80B90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94706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8</w:t>
            </w:r>
          </w:p>
        </w:tc>
        <w:tc>
          <w:tcPr>
            <w:tcW w:w="222" w:type="dxa"/>
            <w:vAlign w:val="center"/>
            <w:hideMark/>
          </w:tcPr>
          <w:p w14:paraId="74CD747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7930B8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439BD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BD684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582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879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45F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A989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BFE9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4E1DF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222" w:type="dxa"/>
            <w:vAlign w:val="center"/>
            <w:hideMark/>
          </w:tcPr>
          <w:p w14:paraId="3840C35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2CE7A7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DAD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58A81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4EB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0A90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1114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204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C385A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6EA57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222" w:type="dxa"/>
            <w:vAlign w:val="center"/>
            <w:hideMark/>
          </w:tcPr>
          <w:p w14:paraId="5721B2A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E2112D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3C24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505DF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0EF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FFC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3AE1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9BE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EFC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70134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222" w:type="dxa"/>
            <w:vAlign w:val="center"/>
            <w:hideMark/>
          </w:tcPr>
          <w:p w14:paraId="343EF3F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EB2B31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DD3F2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CC0AF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E6D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01A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29F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01D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DF63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A9A98E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30</w:t>
            </w:r>
          </w:p>
        </w:tc>
        <w:tc>
          <w:tcPr>
            <w:tcW w:w="222" w:type="dxa"/>
            <w:vAlign w:val="center"/>
            <w:hideMark/>
          </w:tcPr>
          <w:p w14:paraId="57E9C83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30575D6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D02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6E1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IAT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FC83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162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954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7A9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94C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1EC4E1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68</w:t>
            </w:r>
          </w:p>
        </w:tc>
        <w:tc>
          <w:tcPr>
            <w:tcW w:w="222" w:type="dxa"/>
            <w:vAlign w:val="center"/>
            <w:hideMark/>
          </w:tcPr>
          <w:p w14:paraId="017BBCC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EE7814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8642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2353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7FF8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8F3A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8B22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648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DC5A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37528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70</w:t>
            </w:r>
          </w:p>
        </w:tc>
        <w:tc>
          <w:tcPr>
            <w:tcW w:w="222" w:type="dxa"/>
            <w:vAlign w:val="center"/>
            <w:hideMark/>
          </w:tcPr>
          <w:p w14:paraId="40963E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5865C9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721A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42CD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F35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AE36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9EE4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7EB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233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BC6BF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4.29</w:t>
            </w:r>
          </w:p>
        </w:tc>
        <w:tc>
          <w:tcPr>
            <w:tcW w:w="222" w:type="dxa"/>
            <w:vAlign w:val="center"/>
            <w:hideMark/>
          </w:tcPr>
          <w:p w14:paraId="42A8EC8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12990E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9B08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A1720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FA5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8F8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E19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E6E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D8C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9D9EF3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7.26</w:t>
            </w:r>
          </w:p>
        </w:tc>
        <w:tc>
          <w:tcPr>
            <w:tcW w:w="222" w:type="dxa"/>
            <w:vAlign w:val="center"/>
            <w:hideMark/>
          </w:tcPr>
          <w:p w14:paraId="58BBA15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19E029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9936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890FA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9E1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A39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5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D0F0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5B7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64E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ADB63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2.79</w:t>
            </w:r>
          </w:p>
        </w:tc>
        <w:tc>
          <w:tcPr>
            <w:tcW w:w="222" w:type="dxa"/>
            <w:vAlign w:val="center"/>
            <w:hideMark/>
          </w:tcPr>
          <w:p w14:paraId="3D7DE3E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C7056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D55E1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87D4B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8AF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C0E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F81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F1D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5F3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8AD44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6</w:t>
            </w:r>
          </w:p>
        </w:tc>
        <w:tc>
          <w:tcPr>
            <w:tcW w:w="222" w:type="dxa"/>
            <w:vAlign w:val="center"/>
            <w:hideMark/>
          </w:tcPr>
          <w:p w14:paraId="6A1B8B9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540C7AC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65F2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D8A9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IPCM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A0B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0049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C9C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122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DF7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05A05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99</w:t>
            </w:r>
          </w:p>
        </w:tc>
        <w:tc>
          <w:tcPr>
            <w:tcW w:w="222" w:type="dxa"/>
            <w:vAlign w:val="center"/>
            <w:hideMark/>
          </w:tcPr>
          <w:p w14:paraId="789E8AD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205AAE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38F79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800BB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D4D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577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B11B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6F58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AC39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D25EFF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4.04</w:t>
            </w:r>
          </w:p>
        </w:tc>
        <w:tc>
          <w:tcPr>
            <w:tcW w:w="222" w:type="dxa"/>
            <w:vAlign w:val="center"/>
            <w:hideMark/>
          </w:tcPr>
          <w:p w14:paraId="537386C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53C132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792A8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0ED5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7CC42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D8E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1E41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86C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ECB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BED109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9.84</w:t>
            </w:r>
          </w:p>
        </w:tc>
        <w:tc>
          <w:tcPr>
            <w:tcW w:w="222" w:type="dxa"/>
            <w:vAlign w:val="center"/>
            <w:hideMark/>
          </w:tcPr>
          <w:p w14:paraId="20A1AB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6CAB8C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B7A2F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F4023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52C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873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7EB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1B6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AD7E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2A87F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17</w:t>
            </w:r>
          </w:p>
        </w:tc>
        <w:tc>
          <w:tcPr>
            <w:tcW w:w="222" w:type="dxa"/>
            <w:vAlign w:val="center"/>
            <w:hideMark/>
          </w:tcPr>
          <w:p w14:paraId="0531E92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22899C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FF0A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F22C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557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105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B0A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8B1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B6F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BF69A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67</w:t>
            </w:r>
          </w:p>
        </w:tc>
        <w:tc>
          <w:tcPr>
            <w:tcW w:w="222" w:type="dxa"/>
            <w:vAlign w:val="center"/>
            <w:hideMark/>
          </w:tcPr>
          <w:p w14:paraId="3E9F591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10F8C4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9F13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BDAF8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4FF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089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7D9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1DF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C6D5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FFC47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68</w:t>
            </w:r>
          </w:p>
        </w:tc>
        <w:tc>
          <w:tcPr>
            <w:tcW w:w="222" w:type="dxa"/>
            <w:vAlign w:val="center"/>
            <w:hideMark/>
          </w:tcPr>
          <w:p w14:paraId="4C4A14D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D93588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61E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CF90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JAY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9A1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971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9C48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50C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2BF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EC310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222" w:type="dxa"/>
            <w:vAlign w:val="center"/>
            <w:hideMark/>
          </w:tcPr>
          <w:p w14:paraId="7C5254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1B8BB4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B8458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02A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B198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F4F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53D4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D1A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FA022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F30E6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222" w:type="dxa"/>
            <w:vAlign w:val="center"/>
            <w:hideMark/>
          </w:tcPr>
          <w:p w14:paraId="720700D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E96619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F59E6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C9FEA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B19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2B1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29D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4AA9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C59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D0D1F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2</w:t>
            </w:r>
          </w:p>
        </w:tc>
        <w:tc>
          <w:tcPr>
            <w:tcW w:w="222" w:type="dxa"/>
            <w:vAlign w:val="center"/>
            <w:hideMark/>
          </w:tcPr>
          <w:p w14:paraId="5B7C675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D33A97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A623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062CE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F53C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D4A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366E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ED8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DFF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4AF76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50</w:t>
            </w:r>
          </w:p>
        </w:tc>
        <w:tc>
          <w:tcPr>
            <w:tcW w:w="222" w:type="dxa"/>
            <w:vAlign w:val="center"/>
            <w:hideMark/>
          </w:tcPr>
          <w:p w14:paraId="7A5DD7F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FAD544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F9795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2197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6B5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CAB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EAA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EF28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BB1D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9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17141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.94</w:t>
            </w:r>
          </w:p>
        </w:tc>
        <w:tc>
          <w:tcPr>
            <w:tcW w:w="222" w:type="dxa"/>
            <w:vAlign w:val="center"/>
            <w:hideMark/>
          </w:tcPr>
          <w:p w14:paraId="20D8291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DEDA53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86604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29ABF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6E07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E4F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188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EBE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BC4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DAEFE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1.25</w:t>
            </w:r>
          </w:p>
        </w:tc>
        <w:tc>
          <w:tcPr>
            <w:tcW w:w="222" w:type="dxa"/>
            <w:vAlign w:val="center"/>
            <w:hideMark/>
          </w:tcPr>
          <w:p w14:paraId="2D5CD89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4C2320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82E1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BD1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KARW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E817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737F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9EA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F853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5808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24122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2.38</w:t>
            </w:r>
          </w:p>
        </w:tc>
        <w:tc>
          <w:tcPr>
            <w:tcW w:w="222" w:type="dxa"/>
            <w:vAlign w:val="center"/>
            <w:hideMark/>
          </w:tcPr>
          <w:p w14:paraId="57E39EB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F0D7A7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EC644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CF057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105F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D97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736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B5D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24E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1FE43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2.72</w:t>
            </w:r>
          </w:p>
        </w:tc>
        <w:tc>
          <w:tcPr>
            <w:tcW w:w="222" w:type="dxa"/>
            <w:vAlign w:val="center"/>
            <w:hideMark/>
          </w:tcPr>
          <w:p w14:paraId="0266065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7E5A92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1FF8A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9406B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1D2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8736A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961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72B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9ED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9EB99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7.39</w:t>
            </w:r>
          </w:p>
        </w:tc>
        <w:tc>
          <w:tcPr>
            <w:tcW w:w="222" w:type="dxa"/>
            <w:vAlign w:val="center"/>
            <w:hideMark/>
          </w:tcPr>
          <w:p w14:paraId="2E7C76C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94D898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9716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465A4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3323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A0D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FC17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EB9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746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942A2D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6.73</w:t>
            </w:r>
          </w:p>
        </w:tc>
        <w:tc>
          <w:tcPr>
            <w:tcW w:w="222" w:type="dxa"/>
            <w:vAlign w:val="center"/>
            <w:hideMark/>
          </w:tcPr>
          <w:p w14:paraId="2C6E29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A4E2FE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0F55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F14F3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8E2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1829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B32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7829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998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9B193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0.57</w:t>
            </w:r>
          </w:p>
        </w:tc>
        <w:tc>
          <w:tcPr>
            <w:tcW w:w="222" w:type="dxa"/>
            <w:vAlign w:val="center"/>
            <w:hideMark/>
          </w:tcPr>
          <w:p w14:paraId="4C76880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FD57BD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91120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6C7CB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955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EFF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DE9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4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174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FAC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2655A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4.60</w:t>
            </w:r>
          </w:p>
        </w:tc>
        <w:tc>
          <w:tcPr>
            <w:tcW w:w="222" w:type="dxa"/>
            <w:vAlign w:val="center"/>
            <w:hideMark/>
          </w:tcPr>
          <w:p w14:paraId="75447F5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E4B2699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FC44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96C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LEAD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53E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F5F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8FA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1EE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48FF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07209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222" w:type="dxa"/>
            <w:vAlign w:val="center"/>
            <w:hideMark/>
          </w:tcPr>
          <w:p w14:paraId="01D5488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B62A73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149C1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B50D7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2C3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3CF1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C1E3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A0DA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F16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C73614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64</w:t>
            </w:r>
          </w:p>
        </w:tc>
        <w:tc>
          <w:tcPr>
            <w:tcW w:w="222" w:type="dxa"/>
            <w:vAlign w:val="center"/>
            <w:hideMark/>
          </w:tcPr>
          <w:p w14:paraId="016784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A9EEF2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B71C7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CBDAE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9A53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104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BF28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4B7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676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0EA8CB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5</w:t>
            </w:r>
          </w:p>
        </w:tc>
        <w:tc>
          <w:tcPr>
            <w:tcW w:w="222" w:type="dxa"/>
            <w:vAlign w:val="center"/>
            <w:hideMark/>
          </w:tcPr>
          <w:p w14:paraId="61245A0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F2EE7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49638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7B893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B90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C5A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B652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390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9C0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5E672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6</w:t>
            </w:r>
          </w:p>
        </w:tc>
        <w:tc>
          <w:tcPr>
            <w:tcW w:w="222" w:type="dxa"/>
            <w:vAlign w:val="center"/>
            <w:hideMark/>
          </w:tcPr>
          <w:p w14:paraId="34CA60D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20CA84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B2AEC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E7216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9D0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654E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52C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8A5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5B38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BA4DF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222" w:type="dxa"/>
            <w:vAlign w:val="center"/>
            <w:hideMark/>
          </w:tcPr>
          <w:p w14:paraId="2F0D734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333B05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A0E08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D22CA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7D0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46D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7D0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E7D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E90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86CFFF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6</w:t>
            </w:r>
          </w:p>
        </w:tc>
        <w:tc>
          <w:tcPr>
            <w:tcW w:w="222" w:type="dxa"/>
            <w:vAlign w:val="center"/>
            <w:hideMark/>
          </w:tcPr>
          <w:p w14:paraId="48A37E5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FC5032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1E6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lastRenderedPageBreak/>
              <w:t>2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EC33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LRN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88F2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949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1A2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A12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F84E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7DB5D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82</w:t>
            </w:r>
          </w:p>
        </w:tc>
        <w:tc>
          <w:tcPr>
            <w:tcW w:w="222" w:type="dxa"/>
            <w:vAlign w:val="center"/>
            <w:hideMark/>
          </w:tcPr>
          <w:p w14:paraId="55A6818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596E0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16851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FDD8A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CF8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42A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6BD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1E2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237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71DB93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45</w:t>
            </w:r>
          </w:p>
        </w:tc>
        <w:tc>
          <w:tcPr>
            <w:tcW w:w="222" w:type="dxa"/>
            <w:vAlign w:val="center"/>
            <w:hideMark/>
          </w:tcPr>
          <w:p w14:paraId="5A56572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00DF44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E984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8482D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BF1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151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4EE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661C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1E1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0917C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22</w:t>
            </w:r>
          </w:p>
        </w:tc>
        <w:tc>
          <w:tcPr>
            <w:tcW w:w="222" w:type="dxa"/>
            <w:vAlign w:val="center"/>
            <w:hideMark/>
          </w:tcPr>
          <w:p w14:paraId="685C17E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392810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601FC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0F28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53D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D6A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A153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DBE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21D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A9599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9</w:t>
            </w:r>
          </w:p>
        </w:tc>
        <w:tc>
          <w:tcPr>
            <w:tcW w:w="222" w:type="dxa"/>
            <w:vAlign w:val="center"/>
            <w:hideMark/>
          </w:tcPr>
          <w:p w14:paraId="5826CCF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ABCD8D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6D3DE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EC24D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D9A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BD8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BC00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21E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A2F9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944DB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8</w:t>
            </w:r>
          </w:p>
        </w:tc>
        <w:tc>
          <w:tcPr>
            <w:tcW w:w="222" w:type="dxa"/>
            <w:vAlign w:val="center"/>
            <w:hideMark/>
          </w:tcPr>
          <w:p w14:paraId="21ADFC8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EC67F2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D6E9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8504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B72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959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E0E0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D41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695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2B8EA5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222" w:type="dxa"/>
            <w:vAlign w:val="center"/>
            <w:hideMark/>
          </w:tcPr>
          <w:p w14:paraId="0B0375A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79E3A2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833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BF9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MBS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E83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013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5E4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EA31A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045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BF2BF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35</w:t>
            </w:r>
          </w:p>
        </w:tc>
        <w:tc>
          <w:tcPr>
            <w:tcW w:w="222" w:type="dxa"/>
            <w:vAlign w:val="center"/>
            <w:hideMark/>
          </w:tcPr>
          <w:p w14:paraId="6AB3325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2BE6AE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298CC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0AD1D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1D2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F8D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16BBC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EF3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2207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DE56B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85</w:t>
            </w:r>
          </w:p>
        </w:tc>
        <w:tc>
          <w:tcPr>
            <w:tcW w:w="222" w:type="dxa"/>
            <w:vAlign w:val="center"/>
            <w:hideMark/>
          </w:tcPr>
          <w:p w14:paraId="1556EC9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15BADE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177C1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00D20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635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148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6E4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05B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F908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1D794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78</w:t>
            </w:r>
          </w:p>
        </w:tc>
        <w:tc>
          <w:tcPr>
            <w:tcW w:w="222" w:type="dxa"/>
            <w:vAlign w:val="center"/>
            <w:hideMark/>
          </w:tcPr>
          <w:p w14:paraId="5657CCE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D3AB45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2A57E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7BC1A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08B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02A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DE0D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853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5ED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261F3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24</w:t>
            </w:r>
          </w:p>
        </w:tc>
        <w:tc>
          <w:tcPr>
            <w:tcW w:w="222" w:type="dxa"/>
            <w:vAlign w:val="center"/>
            <w:hideMark/>
          </w:tcPr>
          <w:p w14:paraId="72D1947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9FC1D5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2620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C2BB1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13A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71B51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E72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1009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0CC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9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A5463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4.52</w:t>
            </w:r>
          </w:p>
        </w:tc>
        <w:tc>
          <w:tcPr>
            <w:tcW w:w="222" w:type="dxa"/>
            <w:vAlign w:val="center"/>
            <w:hideMark/>
          </w:tcPr>
          <w:p w14:paraId="3283EB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246176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FEFC0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16AB4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662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CAE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B7C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93D2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9CB78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03950C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3.66</w:t>
            </w:r>
          </w:p>
        </w:tc>
        <w:tc>
          <w:tcPr>
            <w:tcW w:w="222" w:type="dxa"/>
            <w:vAlign w:val="center"/>
            <w:hideMark/>
          </w:tcPr>
          <w:p w14:paraId="61DD4FA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4D252BA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BD0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257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MIR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429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62B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F1F42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F4E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D463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608BB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8.67</w:t>
            </w:r>
          </w:p>
        </w:tc>
        <w:tc>
          <w:tcPr>
            <w:tcW w:w="222" w:type="dxa"/>
            <w:vAlign w:val="center"/>
            <w:hideMark/>
          </w:tcPr>
          <w:p w14:paraId="280F0F7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BD937E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BC905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B6E7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8CE7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5E79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B2CB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DFF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1B3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30B1B0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8.24</w:t>
            </w:r>
          </w:p>
        </w:tc>
        <w:tc>
          <w:tcPr>
            <w:tcW w:w="222" w:type="dxa"/>
            <w:vAlign w:val="center"/>
            <w:hideMark/>
          </w:tcPr>
          <w:p w14:paraId="2C18BB6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6D503C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3681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C66B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E1F3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0C1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26B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656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956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D46FB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9.55</w:t>
            </w:r>
          </w:p>
        </w:tc>
        <w:tc>
          <w:tcPr>
            <w:tcW w:w="222" w:type="dxa"/>
            <w:vAlign w:val="center"/>
            <w:hideMark/>
          </w:tcPr>
          <w:p w14:paraId="6730666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9DAD72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FF20B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6FF7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47E1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5C8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8591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4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EBB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45F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A8F74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1.66</w:t>
            </w:r>
          </w:p>
        </w:tc>
        <w:tc>
          <w:tcPr>
            <w:tcW w:w="222" w:type="dxa"/>
            <w:vAlign w:val="center"/>
            <w:hideMark/>
          </w:tcPr>
          <w:p w14:paraId="0C72595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DC5BA9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7C6D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751CC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EF35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AF9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8C4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4.3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C8C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639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07316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2.52</w:t>
            </w:r>
          </w:p>
        </w:tc>
        <w:tc>
          <w:tcPr>
            <w:tcW w:w="222" w:type="dxa"/>
            <w:vAlign w:val="center"/>
            <w:hideMark/>
          </w:tcPr>
          <w:p w14:paraId="7A2F25B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A60168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93EAD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A494D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FD7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3B595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E57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D23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5E2B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D6794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6.58</w:t>
            </w:r>
          </w:p>
        </w:tc>
        <w:tc>
          <w:tcPr>
            <w:tcW w:w="222" w:type="dxa"/>
            <w:vAlign w:val="center"/>
            <w:hideMark/>
          </w:tcPr>
          <w:p w14:paraId="39C8E0A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021F903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4C1B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984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NELY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3D1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13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30A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4AA8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DF0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.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CD7FB2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5.79</w:t>
            </w:r>
          </w:p>
        </w:tc>
        <w:tc>
          <w:tcPr>
            <w:tcW w:w="222" w:type="dxa"/>
            <w:vAlign w:val="center"/>
            <w:hideMark/>
          </w:tcPr>
          <w:p w14:paraId="24CA4E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2A438E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5A8DD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0D30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C1B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91F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A1D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CC9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3341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76120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.27</w:t>
            </w:r>
          </w:p>
        </w:tc>
        <w:tc>
          <w:tcPr>
            <w:tcW w:w="222" w:type="dxa"/>
            <w:vAlign w:val="center"/>
            <w:hideMark/>
          </w:tcPr>
          <w:p w14:paraId="0420352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529892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84CB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14BF7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0D7D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46C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A73D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1B3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1F3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073CA2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0.69</w:t>
            </w:r>
          </w:p>
        </w:tc>
        <w:tc>
          <w:tcPr>
            <w:tcW w:w="222" w:type="dxa"/>
            <w:vAlign w:val="center"/>
            <w:hideMark/>
          </w:tcPr>
          <w:p w14:paraId="051E442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F10FD5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7F4F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231D3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598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C5E4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9C0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E7E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E39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D1D5B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0.94</w:t>
            </w:r>
          </w:p>
        </w:tc>
        <w:tc>
          <w:tcPr>
            <w:tcW w:w="222" w:type="dxa"/>
            <w:vAlign w:val="center"/>
            <w:hideMark/>
          </w:tcPr>
          <w:p w14:paraId="4A399B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023D51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D39D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5DF36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F5E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0BB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95A5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FA5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27F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A60A7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1.34</w:t>
            </w:r>
          </w:p>
        </w:tc>
        <w:tc>
          <w:tcPr>
            <w:tcW w:w="222" w:type="dxa"/>
            <w:vAlign w:val="center"/>
            <w:hideMark/>
          </w:tcPr>
          <w:p w14:paraId="790717A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1E584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B372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4A13A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19E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224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E221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E373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994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99DD45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.81</w:t>
            </w:r>
          </w:p>
        </w:tc>
        <w:tc>
          <w:tcPr>
            <w:tcW w:w="222" w:type="dxa"/>
            <w:vAlign w:val="center"/>
            <w:hideMark/>
          </w:tcPr>
          <w:p w14:paraId="76E88AB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BAFDC1D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DBF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D5A8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PORT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6B3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8BEE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FFC14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7F2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0B39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FA032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8</w:t>
            </w:r>
          </w:p>
        </w:tc>
        <w:tc>
          <w:tcPr>
            <w:tcW w:w="222" w:type="dxa"/>
            <w:vAlign w:val="center"/>
            <w:hideMark/>
          </w:tcPr>
          <w:p w14:paraId="4FB69CF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9FB6C8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9C031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2FC99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6B6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2C9A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F80C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B71F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EC7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DD46B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39</w:t>
            </w:r>
          </w:p>
        </w:tc>
        <w:tc>
          <w:tcPr>
            <w:tcW w:w="222" w:type="dxa"/>
            <w:vAlign w:val="center"/>
            <w:hideMark/>
          </w:tcPr>
          <w:p w14:paraId="2924206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9E0239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7E51F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1BB7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4B8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E8E3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237E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6AE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200D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40791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0</w:t>
            </w:r>
          </w:p>
        </w:tc>
        <w:tc>
          <w:tcPr>
            <w:tcW w:w="222" w:type="dxa"/>
            <w:vAlign w:val="center"/>
            <w:hideMark/>
          </w:tcPr>
          <w:p w14:paraId="716A663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5EDA9D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C17E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EBF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50C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DC0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6309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3181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4072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663C6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7</w:t>
            </w:r>
          </w:p>
        </w:tc>
        <w:tc>
          <w:tcPr>
            <w:tcW w:w="222" w:type="dxa"/>
            <w:vAlign w:val="center"/>
            <w:hideMark/>
          </w:tcPr>
          <w:p w14:paraId="7CB925D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37361A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92C9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5173E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747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8D5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73A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187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5AC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D8349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9</w:t>
            </w:r>
          </w:p>
        </w:tc>
        <w:tc>
          <w:tcPr>
            <w:tcW w:w="222" w:type="dxa"/>
            <w:vAlign w:val="center"/>
            <w:hideMark/>
          </w:tcPr>
          <w:p w14:paraId="709F1EF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34AACB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592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8B456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2A4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B27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BA4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F0B7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16BE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054B9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0</w:t>
            </w:r>
          </w:p>
        </w:tc>
        <w:tc>
          <w:tcPr>
            <w:tcW w:w="222" w:type="dxa"/>
            <w:vAlign w:val="center"/>
            <w:hideMark/>
          </w:tcPr>
          <w:p w14:paraId="3D5C919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CE0EE1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FE3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6255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PSS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7929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CB3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1CC0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CD7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7985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B0D84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04</w:t>
            </w:r>
          </w:p>
        </w:tc>
        <w:tc>
          <w:tcPr>
            <w:tcW w:w="222" w:type="dxa"/>
            <w:vAlign w:val="center"/>
            <w:hideMark/>
          </w:tcPr>
          <w:p w14:paraId="00B2227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4F209D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1AF7C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A018D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57C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F20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F13F2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0AB4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6F8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A0ADF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13</w:t>
            </w:r>
          </w:p>
        </w:tc>
        <w:tc>
          <w:tcPr>
            <w:tcW w:w="222" w:type="dxa"/>
            <w:vAlign w:val="center"/>
            <w:hideMark/>
          </w:tcPr>
          <w:p w14:paraId="6E1BA0B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50F488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6F4F5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43DA8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44F8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BD51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F9E4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D241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DD6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2327D2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2</w:t>
            </w:r>
          </w:p>
        </w:tc>
        <w:tc>
          <w:tcPr>
            <w:tcW w:w="222" w:type="dxa"/>
            <w:vAlign w:val="center"/>
            <w:hideMark/>
          </w:tcPr>
          <w:p w14:paraId="45F7F8C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DD4E4C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5D336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8A25F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FB1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0FD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E50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C1C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160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867E8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4</w:t>
            </w:r>
          </w:p>
        </w:tc>
        <w:tc>
          <w:tcPr>
            <w:tcW w:w="222" w:type="dxa"/>
            <w:vAlign w:val="center"/>
            <w:hideMark/>
          </w:tcPr>
          <w:p w14:paraId="7545B24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0D0FD4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5A36F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FB2E7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3286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9BB0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3854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A403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DA4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73A5A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70</w:t>
            </w:r>
          </w:p>
        </w:tc>
        <w:tc>
          <w:tcPr>
            <w:tcW w:w="222" w:type="dxa"/>
            <w:vAlign w:val="center"/>
            <w:hideMark/>
          </w:tcPr>
          <w:p w14:paraId="24B14C8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505E98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9175C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5FCC6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149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015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E37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97BD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021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6480A9A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9.19</w:t>
            </w:r>
          </w:p>
        </w:tc>
        <w:tc>
          <w:tcPr>
            <w:tcW w:w="222" w:type="dxa"/>
            <w:vAlign w:val="center"/>
            <w:hideMark/>
          </w:tcPr>
          <w:p w14:paraId="36F8E21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D3500FF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C350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EB6A1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PTI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0F92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3F5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E64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94A2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BFD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6D78A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0</w:t>
            </w:r>
          </w:p>
        </w:tc>
        <w:tc>
          <w:tcPr>
            <w:tcW w:w="222" w:type="dxa"/>
            <w:vAlign w:val="center"/>
            <w:hideMark/>
          </w:tcPr>
          <w:p w14:paraId="05E0D41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34E25D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74088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837B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B6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5A8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DAB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D19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633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00D93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222" w:type="dxa"/>
            <w:vAlign w:val="center"/>
            <w:hideMark/>
          </w:tcPr>
          <w:p w14:paraId="43E2EA9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212A5B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0F003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88776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A7F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EB17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785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6B9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9B7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202A0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8</w:t>
            </w:r>
          </w:p>
        </w:tc>
        <w:tc>
          <w:tcPr>
            <w:tcW w:w="222" w:type="dxa"/>
            <w:vAlign w:val="center"/>
            <w:hideMark/>
          </w:tcPr>
          <w:p w14:paraId="79DC436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D59673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6CAC3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174CB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E6CB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6DC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DCB2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7BA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5AE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B354A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9</w:t>
            </w:r>
          </w:p>
        </w:tc>
        <w:tc>
          <w:tcPr>
            <w:tcW w:w="222" w:type="dxa"/>
            <w:vAlign w:val="center"/>
            <w:hideMark/>
          </w:tcPr>
          <w:p w14:paraId="068A93E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AF8EE9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D8FEA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ADE81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A6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DE340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E933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3427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95E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B232A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3</w:t>
            </w:r>
          </w:p>
        </w:tc>
        <w:tc>
          <w:tcPr>
            <w:tcW w:w="222" w:type="dxa"/>
            <w:vAlign w:val="center"/>
            <w:hideMark/>
          </w:tcPr>
          <w:p w14:paraId="5F19C72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50020D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E5FA2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B9DE1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8AF0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E2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BBE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047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F00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BDFB6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2</w:t>
            </w:r>
          </w:p>
        </w:tc>
        <w:tc>
          <w:tcPr>
            <w:tcW w:w="222" w:type="dxa"/>
            <w:vAlign w:val="center"/>
            <w:hideMark/>
          </w:tcPr>
          <w:p w14:paraId="00681BD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80CA1D4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8412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953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RIG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94F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FAF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DFF7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49A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F8E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0A8F8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5</w:t>
            </w:r>
          </w:p>
        </w:tc>
        <w:tc>
          <w:tcPr>
            <w:tcW w:w="222" w:type="dxa"/>
            <w:vAlign w:val="center"/>
            <w:hideMark/>
          </w:tcPr>
          <w:p w14:paraId="7D57B01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A81ABD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A9129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3A024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5D0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C805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93B7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794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EED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5F120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9</w:t>
            </w:r>
          </w:p>
        </w:tc>
        <w:tc>
          <w:tcPr>
            <w:tcW w:w="222" w:type="dxa"/>
            <w:vAlign w:val="center"/>
            <w:hideMark/>
          </w:tcPr>
          <w:p w14:paraId="1E70052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F55701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A928D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8FED7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594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9C5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884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E08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766E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894CF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22</w:t>
            </w:r>
          </w:p>
        </w:tc>
        <w:tc>
          <w:tcPr>
            <w:tcW w:w="222" w:type="dxa"/>
            <w:vAlign w:val="center"/>
            <w:hideMark/>
          </w:tcPr>
          <w:p w14:paraId="6FFB1B5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900F03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9E9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4F7B6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D8CD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FC71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60B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3623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B03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3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35AE4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2.98</w:t>
            </w:r>
          </w:p>
        </w:tc>
        <w:tc>
          <w:tcPr>
            <w:tcW w:w="222" w:type="dxa"/>
            <w:vAlign w:val="center"/>
            <w:hideMark/>
          </w:tcPr>
          <w:p w14:paraId="10F5992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48B607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D3F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3CCA0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063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5BF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FEE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DB4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D40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7.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DA2E5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8.20</w:t>
            </w:r>
          </w:p>
        </w:tc>
        <w:tc>
          <w:tcPr>
            <w:tcW w:w="222" w:type="dxa"/>
            <w:vAlign w:val="center"/>
            <w:hideMark/>
          </w:tcPr>
          <w:p w14:paraId="4D53024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6CC8FD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00AD0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FB43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8A0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F27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6B1C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ECB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A6D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7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2B398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9.72</w:t>
            </w:r>
          </w:p>
        </w:tc>
        <w:tc>
          <w:tcPr>
            <w:tcW w:w="222" w:type="dxa"/>
            <w:vAlign w:val="center"/>
            <w:hideMark/>
          </w:tcPr>
          <w:p w14:paraId="0EFACE6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8E5AD5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730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01EF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SAPX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0C3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429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7E1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2E1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EDD6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A10B2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80</w:t>
            </w:r>
          </w:p>
        </w:tc>
        <w:tc>
          <w:tcPr>
            <w:tcW w:w="222" w:type="dxa"/>
            <w:vAlign w:val="center"/>
            <w:hideMark/>
          </w:tcPr>
          <w:p w14:paraId="7DA187D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FF35B3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37688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B1C3E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666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416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8C87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706B6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542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C5E90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0</w:t>
            </w:r>
          </w:p>
        </w:tc>
        <w:tc>
          <w:tcPr>
            <w:tcW w:w="222" w:type="dxa"/>
            <w:vAlign w:val="center"/>
            <w:hideMark/>
          </w:tcPr>
          <w:p w14:paraId="62DFD4C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D788FC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FE52C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BA45F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A7B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46FD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4A7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97C3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E3DA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88F8E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06</w:t>
            </w:r>
          </w:p>
        </w:tc>
        <w:tc>
          <w:tcPr>
            <w:tcW w:w="222" w:type="dxa"/>
            <w:vAlign w:val="center"/>
            <w:hideMark/>
          </w:tcPr>
          <w:p w14:paraId="065106A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F6F9C9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319D9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775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32D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741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238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8A51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3382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20F68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64</w:t>
            </w:r>
          </w:p>
        </w:tc>
        <w:tc>
          <w:tcPr>
            <w:tcW w:w="222" w:type="dxa"/>
            <w:vAlign w:val="center"/>
            <w:hideMark/>
          </w:tcPr>
          <w:p w14:paraId="641D9F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1CF121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D65B1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724BB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F7F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2D6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EBE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D66F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50C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92BDF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7.25</w:t>
            </w:r>
          </w:p>
        </w:tc>
        <w:tc>
          <w:tcPr>
            <w:tcW w:w="222" w:type="dxa"/>
            <w:vAlign w:val="center"/>
            <w:hideMark/>
          </w:tcPr>
          <w:p w14:paraId="1335CB9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9D77D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F6518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A278F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77C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3328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F0D0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3E9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FE5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69C651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49</w:t>
            </w:r>
          </w:p>
        </w:tc>
        <w:tc>
          <w:tcPr>
            <w:tcW w:w="222" w:type="dxa"/>
            <w:vAlign w:val="center"/>
            <w:hideMark/>
          </w:tcPr>
          <w:p w14:paraId="38DEB39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9A4EDDE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B12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196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SDMU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5FE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A2D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01E3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4AE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462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5A5D1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0</w:t>
            </w:r>
          </w:p>
        </w:tc>
        <w:tc>
          <w:tcPr>
            <w:tcW w:w="222" w:type="dxa"/>
            <w:vAlign w:val="center"/>
            <w:hideMark/>
          </w:tcPr>
          <w:p w14:paraId="0551AEA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93A74D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462AE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E89DD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AE9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856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D90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F737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6E9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F08D2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6</w:t>
            </w:r>
          </w:p>
        </w:tc>
        <w:tc>
          <w:tcPr>
            <w:tcW w:w="222" w:type="dxa"/>
            <w:vAlign w:val="center"/>
            <w:hideMark/>
          </w:tcPr>
          <w:p w14:paraId="6083540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7E299F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A14B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9F21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A37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EB2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2F5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A51A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B987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B13C49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32</w:t>
            </w:r>
          </w:p>
        </w:tc>
        <w:tc>
          <w:tcPr>
            <w:tcW w:w="222" w:type="dxa"/>
            <w:vAlign w:val="center"/>
            <w:hideMark/>
          </w:tcPr>
          <w:p w14:paraId="4069049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D25A0E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3A0CB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05F2B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C24A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7D9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C85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E628E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CAD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45C5B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7.37</w:t>
            </w:r>
          </w:p>
        </w:tc>
        <w:tc>
          <w:tcPr>
            <w:tcW w:w="222" w:type="dxa"/>
            <w:vAlign w:val="center"/>
            <w:hideMark/>
          </w:tcPr>
          <w:p w14:paraId="1620388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FC1DE1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99D20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1AF47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058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8FB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D1B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015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3EC5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C6EA0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7.13</w:t>
            </w:r>
          </w:p>
        </w:tc>
        <w:tc>
          <w:tcPr>
            <w:tcW w:w="222" w:type="dxa"/>
            <w:vAlign w:val="center"/>
            <w:hideMark/>
          </w:tcPr>
          <w:p w14:paraId="1B0A288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786BCC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712B4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5713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46C7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31C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9F4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E50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24C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FDA63F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09</w:t>
            </w:r>
          </w:p>
        </w:tc>
        <w:tc>
          <w:tcPr>
            <w:tcW w:w="222" w:type="dxa"/>
            <w:vAlign w:val="center"/>
            <w:hideMark/>
          </w:tcPr>
          <w:p w14:paraId="4839ABF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4D358A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60C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4A4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SHIP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99D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B50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D76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5DF8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46E0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59DBDA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2</w:t>
            </w:r>
          </w:p>
        </w:tc>
        <w:tc>
          <w:tcPr>
            <w:tcW w:w="222" w:type="dxa"/>
            <w:vAlign w:val="center"/>
            <w:hideMark/>
          </w:tcPr>
          <w:p w14:paraId="3F81E24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EB01AC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FCA66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7BB9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38B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B22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C77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36DC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752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7B7C31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222" w:type="dxa"/>
            <w:vAlign w:val="center"/>
            <w:hideMark/>
          </w:tcPr>
          <w:p w14:paraId="3FC4745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ED7EB8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0010B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8E472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4D45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52D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C69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05A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A15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BAF94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4</w:t>
            </w:r>
          </w:p>
        </w:tc>
        <w:tc>
          <w:tcPr>
            <w:tcW w:w="222" w:type="dxa"/>
            <w:vAlign w:val="center"/>
            <w:hideMark/>
          </w:tcPr>
          <w:p w14:paraId="29EEF27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8ED05F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3C4B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4F0B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EB3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319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1975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835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0DF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23D44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0</w:t>
            </w:r>
          </w:p>
        </w:tc>
        <w:tc>
          <w:tcPr>
            <w:tcW w:w="222" w:type="dxa"/>
            <w:vAlign w:val="center"/>
            <w:hideMark/>
          </w:tcPr>
          <w:p w14:paraId="438BE56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E8FE29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BF67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FAB2C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A979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5ABC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B089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678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358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DA934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9</w:t>
            </w:r>
          </w:p>
        </w:tc>
        <w:tc>
          <w:tcPr>
            <w:tcW w:w="222" w:type="dxa"/>
            <w:vAlign w:val="center"/>
            <w:hideMark/>
          </w:tcPr>
          <w:p w14:paraId="0F54AD7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3E8DE6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F44FF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AD58E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968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79E9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F1DC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AAC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19F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049B74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5</w:t>
            </w:r>
          </w:p>
        </w:tc>
        <w:tc>
          <w:tcPr>
            <w:tcW w:w="222" w:type="dxa"/>
            <w:vAlign w:val="center"/>
            <w:hideMark/>
          </w:tcPr>
          <w:p w14:paraId="1709F42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4D55AA2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7F10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65F9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SMDR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1E6A6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E54B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556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6D6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7BF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B0AA3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5</w:t>
            </w:r>
          </w:p>
        </w:tc>
        <w:tc>
          <w:tcPr>
            <w:tcW w:w="222" w:type="dxa"/>
            <w:vAlign w:val="center"/>
            <w:hideMark/>
          </w:tcPr>
          <w:p w14:paraId="523EF8A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E09B95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02D56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11D5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E8AE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3E85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A5D1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679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C50F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F2AD03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0</w:t>
            </w:r>
          </w:p>
        </w:tc>
        <w:tc>
          <w:tcPr>
            <w:tcW w:w="222" w:type="dxa"/>
            <w:vAlign w:val="center"/>
            <w:hideMark/>
          </w:tcPr>
          <w:p w14:paraId="0881FE6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A00EC2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191FF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C384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6A9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E9EF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4EE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F7C7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57EA9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AD007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7</w:t>
            </w:r>
          </w:p>
        </w:tc>
        <w:tc>
          <w:tcPr>
            <w:tcW w:w="222" w:type="dxa"/>
            <w:vAlign w:val="center"/>
            <w:hideMark/>
          </w:tcPr>
          <w:p w14:paraId="69BB1AD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1BB5ED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FF29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BAC96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D24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EF3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76A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14A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A24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2C67B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3</w:t>
            </w:r>
          </w:p>
        </w:tc>
        <w:tc>
          <w:tcPr>
            <w:tcW w:w="222" w:type="dxa"/>
            <w:vAlign w:val="center"/>
            <w:hideMark/>
          </w:tcPr>
          <w:p w14:paraId="637E5CC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7DBBB1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316E2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5C0C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64F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DCD9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3DF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DE1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14C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F85837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95</w:t>
            </w:r>
          </w:p>
        </w:tc>
        <w:tc>
          <w:tcPr>
            <w:tcW w:w="222" w:type="dxa"/>
            <w:vAlign w:val="center"/>
            <w:hideMark/>
          </w:tcPr>
          <w:p w14:paraId="4012448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1436AA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A56F9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B6047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512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B71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6CF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129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1331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60218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32</w:t>
            </w:r>
          </w:p>
        </w:tc>
        <w:tc>
          <w:tcPr>
            <w:tcW w:w="222" w:type="dxa"/>
            <w:vAlign w:val="center"/>
            <w:hideMark/>
          </w:tcPr>
          <w:p w14:paraId="69619FF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625C821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F55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FFC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SOC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3B61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6D5D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1586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A577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5ADB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AC6A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6</w:t>
            </w:r>
          </w:p>
        </w:tc>
        <w:tc>
          <w:tcPr>
            <w:tcW w:w="222" w:type="dxa"/>
            <w:vAlign w:val="center"/>
            <w:hideMark/>
          </w:tcPr>
          <w:p w14:paraId="4D8A1A7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1453F0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7B7AB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1FD1C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010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CF1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590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DEBA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6A6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E713E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26</w:t>
            </w:r>
          </w:p>
        </w:tc>
        <w:tc>
          <w:tcPr>
            <w:tcW w:w="222" w:type="dxa"/>
            <w:vAlign w:val="center"/>
            <w:hideMark/>
          </w:tcPr>
          <w:p w14:paraId="0980122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934B5E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8EE53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FCB01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FB7F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0C1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C6F1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F8A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5BC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E6D199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36</w:t>
            </w:r>
          </w:p>
        </w:tc>
        <w:tc>
          <w:tcPr>
            <w:tcW w:w="222" w:type="dxa"/>
            <w:vAlign w:val="center"/>
            <w:hideMark/>
          </w:tcPr>
          <w:p w14:paraId="5A7BC4A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3B2016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333A5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51997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806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7B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D5D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575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EF6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5F0E2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96</w:t>
            </w:r>
          </w:p>
        </w:tc>
        <w:tc>
          <w:tcPr>
            <w:tcW w:w="222" w:type="dxa"/>
            <w:vAlign w:val="center"/>
            <w:hideMark/>
          </w:tcPr>
          <w:p w14:paraId="1536003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AE064E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EC058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9D390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291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CE7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953E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557C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46A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1A3B15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98</w:t>
            </w:r>
          </w:p>
        </w:tc>
        <w:tc>
          <w:tcPr>
            <w:tcW w:w="222" w:type="dxa"/>
            <w:vAlign w:val="center"/>
            <w:hideMark/>
          </w:tcPr>
          <w:p w14:paraId="4FD649F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FCD4BE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8B68B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3C8E3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7CE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E043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4D8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164A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F84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96D66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3</w:t>
            </w:r>
          </w:p>
        </w:tc>
        <w:tc>
          <w:tcPr>
            <w:tcW w:w="222" w:type="dxa"/>
            <w:vAlign w:val="center"/>
            <w:hideMark/>
          </w:tcPr>
          <w:p w14:paraId="54EEFF8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A1420A2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605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3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FBA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AMU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3CE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D7B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2DD4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ED6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8E5A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54F57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80</w:t>
            </w:r>
          </w:p>
        </w:tc>
        <w:tc>
          <w:tcPr>
            <w:tcW w:w="222" w:type="dxa"/>
            <w:vAlign w:val="center"/>
            <w:hideMark/>
          </w:tcPr>
          <w:p w14:paraId="7FCB01E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BFEAE3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349F1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C951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835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5EC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3F0E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D3EC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E64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0CBFD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222" w:type="dxa"/>
            <w:vAlign w:val="center"/>
            <w:hideMark/>
          </w:tcPr>
          <w:p w14:paraId="5CC4265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65D1AF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6D738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6DBD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C84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705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74BA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E94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B45A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4CB30F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44</w:t>
            </w:r>
          </w:p>
        </w:tc>
        <w:tc>
          <w:tcPr>
            <w:tcW w:w="222" w:type="dxa"/>
            <w:vAlign w:val="center"/>
            <w:hideMark/>
          </w:tcPr>
          <w:p w14:paraId="4221664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05DBD5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DF5A0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8DAD8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654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030F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41E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A62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BB3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3F15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3</w:t>
            </w:r>
          </w:p>
        </w:tc>
        <w:tc>
          <w:tcPr>
            <w:tcW w:w="222" w:type="dxa"/>
            <w:vAlign w:val="center"/>
            <w:hideMark/>
          </w:tcPr>
          <w:p w14:paraId="331ED1A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D99E0C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34E1D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8898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223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2AC2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23A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D98B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8FF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CE82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18</w:t>
            </w:r>
          </w:p>
        </w:tc>
        <w:tc>
          <w:tcPr>
            <w:tcW w:w="222" w:type="dxa"/>
            <w:vAlign w:val="center"/>
            <w:hideMark/>
          </w:tcPr>
          <w:p w14:paraId="697160C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91B862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50CDC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F3B19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208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3E5F9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4F1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FB65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2573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26869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222" w:type="dxa"/>
            <w:vAlign w:val="center"/>
            <w:hideMark/>
          </w:tcPr>
          <w:p w14:paraId="3AB411C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1136AF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F5F4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4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AE38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AX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6D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2C8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168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B1013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82AA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7D8ADF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.06</w:t>
            </w:r>
          </w:p>
        </w:tc>
        <w:tc>
          <w:tcPr>
            <w:tcW w:w="222" w:type="dxa"/>
            <w:vAlign w:val="center"/>
            <w:hideMark/>
          </w:tcPr>
          <w:p w14:paraId="5E97D00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C19595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FB4CD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BF960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C034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7A2F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409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D3F9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D0E5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3DC30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4.35</w:t>
            </w:r>
          </w:p>
        </w:tc>
        <w:tc>
          <w:tcPr>
            <w:tcW w:w="222" w:type="dxa"/>
            <w:vAlign w:val="center"/>
            <w:hideMark/>
          </w:tcPr>
          <w:p w14:paraId="31357D6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AD8A49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57F4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FA4D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4EB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A757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845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0C90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BE73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372A1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9.94</w:t>
            </w:r>
          </w:p>
        </w:tc>
        <w:tc>
          <w:tcPr>
            <w:tcW w:w="222" w:type="dxa"/>
            <w:vAlign w:val="center"/>
            <w:hideMark/>
          </w:tcPr>
          <w:p w14:paraId="0FA2927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477A8C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2ED66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4D57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DDCB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6A4C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7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11D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.9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501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663B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2F5BE6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33.85</w:t>
            </w:r>
          </w:p>
        </w:tc>
        <w:tc>
          <w:tcPr>
            <w:tcW w:w="222" w:type="dxa"/>
            <w:vAlign w:val="center"/>
            <w:hideMark/>
          </w:tcPr>
          <w:p w14:paraId="73AB7A1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AE9695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2039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A0FEB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88F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932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7DAF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3.9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85A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023D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9ECDA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21.73</w:t>
            </w:r>
          </w:p>
        </w:tc>
        <w:tc>
          <w:tcPr>
            <w:tcW w:w="222" w:type="dxa"/>
            <w:vAlign w:val="center"/>
            <w:hideMark/>
          </w:tcPr>
          <w:p w14:paraId="4E90250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52BAF7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7BFD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AEC89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1B1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FC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088C4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75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A560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373C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F3E8C3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563.05</w:t>
            </w:r>
          </w:p>
        </w:tc>
        <w:tc>
          <w:tcPr>
            <w:tcW w:w="222" w:type="dxa"/>
            <w:vAlign w:val="center"/>
            <w:hideMark/>
          </w:tcPr>
          <w:p w14:paraId="3D94EB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B92B2E8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6AC2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5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6A0F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CPI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B07C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6B0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3140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4600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4E6A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0A257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92</w:t>
            </w:r>
          </w:p>
        </w:tc>
        <w:tc>
          <w:tcPr>
            <w:tcW w:w="222" w:type="dxa"/>
            <w:vAlign w:val="center"/>
            <w:hideMark/>
          </w:tcPr>
          <w:p w14:paraId="0F04F0B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903E87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E64A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CE3A6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38A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0D3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B71AE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0A36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A88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FBA4D4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1</w:t>
            </w:r>
          </w:p>
        </w:tc>
        <w:tc>
          <w:tcPr>
            <w:tcW w:w="222" w:type="dxa"/>
            <w:vAlign w:val="center"/>
            <w:hideMark/>
          </w:tcPr>
          <w:p w14:paraId="6932B2D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1F3708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F977C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747AE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9D0FC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2D67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9EA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4DE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D829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CA75B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7</w:t>
            </w:r>
          </w:p>
        </w:tc>
        <w:tc>
          <w:tcPr>
            <w:tcW w:w="222" w:type="dxa"/>
            <w:vAlign w:val="center"/>
            <w:hideMark/>
          </w:tcPr>
          <w:p w14:paraId="7B74FBF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2CEE69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30A24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CDDF8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04E2D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EFD5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9C50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86F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949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94A45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6</w:t>
            </w:r>
          </w:p>
        </w:tc>
        <w:tc>
          <w:tcPr>
            <w:tcW w:w="222" w:type="dxa"/>
            <w:vAlign w:val="center"/>
            <w:hideMark/>
          </w:tcPr>
          <w:p w14:paraId="41688BF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94C460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70F07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C6F01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62F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459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6C49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94F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90F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91DA3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9</w:t>
            </w:r>
          </w:p>
        </w:tc>
        <w:tc>
          <w:tcPr>
            <w:tcW w:w="222" w:type="dxa"/>
            <w:vAlign w:val="center"/>
            <w:hideMark/>
          </w:tcPr>
          <w:p w14:paraId="61237BA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C2F302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2784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20D19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5C7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8604A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6D3A4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1BE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91B3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025CB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3</w:t>
            </w:r>
          </w:p>
        </w:tc>
        <w:tc>
          <w:tcPr>
            <w:tcW w:w="222" w:type="dxa"/>
            <w:vAlign w:val="center"/>
            <w:hideMark/>
          </w:tcPr>
          <w:p w14:paraId="74F027A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4F23F9F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5812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6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718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MA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D270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F615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5C44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37E62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56AD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361946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222" w:type="dxa"/>
            <w:vAlign w:val="center"/>
            <w:hideMark/>
          </w:tcPr>
          <w:p w14:paraId="3187E1E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1547E4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F956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932D5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F40C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56B9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D2A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2A59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751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8F1CB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1</w:t>
            </w:r>
          </w:p>
        </w:tc>
        <w:tc>
          <w:tcPr>
            <w:tcW w:w="222" w:type="dxa"/>
            <w:vAlign w:val="center"/>
            <w:hideMark/>
          </w:tcPr>
          <w:p w14:paraId="7F0A185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68C060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E088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1A9BA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249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372A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199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160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0D8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100E1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74</w:t>
            </w:r>
          </w:p>
        </w:tc>
        <w:tc>
          <w:tcPr>
            <w:tcW w:w="222" w:type="dxa"/>
            <w:vAlign w:val="center"/>
            <w:hideMark/>
          </w:tcPr>
          <w:p w14:paraId="29DEE1E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47D73B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D0D2A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D1C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B20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FA45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0669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C5F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C6D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CC4233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222" w:type="dxa"/>
            <w:vAlign w:val="center"/>
            <w:hideMark/>
          </w:tcPr>
          <w:p w14:paraId="3B8766B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6D516F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CE2F5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FBFFD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2BB1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02EF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733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F84F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C62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E4C9F6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59</w:t>
            </w:r>
          </w:p>
        </w:tc>
        <w:tc>
          <w:tcPr>
            <w:tcW w:w="222" w:type="dxa"/>
            <w:vAlign w:val="center"/>
            <w:hideMark/>
          </w:tcPr>
          <w:p w14:paraId="2C8AE08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FC2C9D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DE5C0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DDDD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3BA9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A5C5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570D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7A06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192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5C2934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01</w:t>
            </w:r>
          </w:p>
        </w:tc>
        <w:tc>
          <w:tcPr>
            <w:tcW w:w="222" w:type="dxa"/>
            <w:vAlign w:val="center"/>
            <w:hideMark/>
          </w:tcPr>
          <w:p w14:paraId="04983F5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6B05965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52F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7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323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NC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444F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60B7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2073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3B3A3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5588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990FE6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14</w:t>
            </w:r>
          </w:p>
        </w:tc>
        <w:tc>
          <w:tcPr>
            <w:tcW w:w="222" w:type="dxa"/>
            <w:vAlign w:val="center"/>
            <w:hideMark/>
          </w:tcPr>
          <w:p w14:paraId="6A7C1EA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DE2001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623F4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213FA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30B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6A1C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950B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98AB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C58D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839045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1.49</w:t>
            </w:r>
          </w:p>
        </w:tc>
        <w:tc>
          <w:tcPr>
            <w:tcW w:w="222" w:type="dxa"/>
            <w:vAlign w:val="center"/>
            <w:hideMark/>
          </w:tcPr>
          <w:p w14:paraId="1E67C44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A6817E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9FE1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06B29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E480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F55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8032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EA2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DCC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0BC61C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0.67</w:t>
            </w:r>
          </w:p>
        </w:tc>
        <w:tc>
          <w:tcPr>
            <w:tcW w:w="222" w:type="dxa"/>
            <w:vAlign w:val="center"/>
            <w:hideMark/>
          </w:tcPr>
          <w:p w14:paraId="7600090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0747600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6AE7F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52CFB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7948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981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A7E9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663C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FBB9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9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54C5D1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6.14</w:t>
            </w:r>
          </w:p>
        </w:tc>
        <w:tc>
          <w:tcPr>
            <w:tcW w:w="222" w:type="dxa"/>
            <w:vAlign w:val="center"/>
            <w:hideMark/>
          </w:tcPr>
          <w:p w14:paraId="6D9CB90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0C1B6FE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FBA1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F2C0E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F08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230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A234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8E2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C30E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25BDE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52</w:t>
            </w:r>
          </w:p>
        </w:tc>
        <w:tc>
          <w:tcPr>
            <w:tcW w:w="222" w:type="dxa"/>
            <w:vAlign w:val="center"/>
            <w:hideMark/>
          </w:tcPr>
          <w:p w14:paraId="497CB89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E25B3B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96151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B35BD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6E3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B3F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6244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ADA8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EA7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D23F6A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93</w:t>
            </w:r>
          </w:p>
        </w:tc>
        <w:tc>
          <w:tcPr>
            <w:tcW w:w="222" w:type="dxa"/>
            <w:vAlign w:val="center"/>
            <w:hideMark/>
          </w:tcPr>
          <w:p w14:paraId="27BB793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26A047B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CDFB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8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FD7C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PM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950A9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4FA6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74BD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430D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2B6D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0ED574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5</w:t>
            </w:r>
          </w:p>
        </w:tc>
        <w:tc>
          <w:tcPr>
            <w:tcW w:w="222" w:type="dxa"/>
            <w:vAlign w:val="center"/>
            <w:hideMark/>
          </w:tcPr>
          <w:p w14:paraId="2C3A44B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678071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3AC14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15BA2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4341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EB4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DB6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0E9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31C9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BDCC32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58</w:t>
            </w:r>
          </w:p>
        </w:tc>
        <w:tc>
          <w:tcPr>
            <w:tcW w:w="222" w:type="dxa"/>
            <w:vAlign w:val="center"/>
            <w:hideMark/>
          </w:tcPr>
          <w:p w14:paraId="1F381B3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8852F8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B49A2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9B43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D4503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72A7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C5368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C9B97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D4E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E1540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21</w:t>
            </w:r>
          </w:p>
        </w:tc>
        <w:tc>
          <w:tcPr>
            <w:tcW w:w="222" w:type="dxa"/>
            <w:vAlign w:val="center"/>
            <w:hideMark/>
          </w:tcPr>
          <w:p w14:paraId="005FDBF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39B624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7DF1E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B58C9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EA79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00A9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3275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4EF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4BA1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310323B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66</w:t>
            </w:r>
          </w:p>
        </w:tc>
        <w:tc>
          <w:tcPr>
            <w:tcW w:w="222" w:type="dxa"/>
            <w:vAlign w:val="center"/>
            <w:hideMark/>
          </w:tcPr>
          <w:p w14:paraId="607D57B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83250ED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15D9E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54DE1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D8DF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61A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A8F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F731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E77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2C9683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76</w:t>
            </w:r>
          </w:p>
        </w:tc>
        <w:tc>
          <w:tcPr>
            <w:tcW w:w="222" w:type="dxa"/>
            <w:vAlign w:val="center"/>
            <w:hideMark/>
          </w:tcPr>
          <w:p w14:paraId="253187C5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A99487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7956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0C3DD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DCA6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BCFE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49B8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EE66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3DB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7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077BCE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8.30</w:t>
            </w:r>
          </w:p>
        </w:tc>
        <w:tc>
          <w:tcPr>
            <w:tcW w:w="222" w:type="dxa"/>
            <w:vAlign w:val="center"/>
            <w:hideMark/>
          </w:tcPr>
          <w:p w14:paraId="4C95D1A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3F88B23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DD1A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9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1A8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RJ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AEBE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07F05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C8F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46776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FAB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0343E5E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49</w:t>
            </w:r>
          </w:p>
        </w:tc>
        <w:tc>
          <w:tcPr>
            <w:tcW w:w="222" w:type="dxa"/>
            <w:vAlign w:val="center"/>
            <w:hideMark/>
          </w:tcPr>
          <w:p w14:paraId="5ED6DD6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3442AC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FEC2F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89498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D69FC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D5A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7E6C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C6CE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ABE4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281590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81</w:t>
            </w:r>
          </w:p>
        </w:tc>
        <w:tc>
          <w:tcPr>
            <w:tcW w:w="222" w:type="dxa"/>
            <w:vAlign w:val="center"/>
            <w:hideMark/>
          </w:tcPr>
          <w:p w14:paraId="1741D2E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CC9F62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29E5B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5F6E8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F4BF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21B4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CE00E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05D45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0FF4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63F0F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07</w:t>
            </w:r>
          </w:p>
        </w:tc>
        <w:tc>
          <w:tcPr>
            <w:tcW w:w="222" w:type="dxa"/>
            <w:vAlign w:val="center"/>
            <w:hideMark/>
          </w:tcPr>
          <w:p w14:paraId="2C315D0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531C72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F553F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A3193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C83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DF73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1447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C09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4C358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8AD287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6</w:t>
            </w:r>
          </w:p>
        </w:tc>
        <w:tc>
          <w:tcPr>
            <w:tcW w:w="222" w:type="dxa"/>
            <w:vAlign w:val="center"/>
            <w:hideMark/>
          </w:tcPr>
          <w:p w14:paraId="35F5790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C34E1C7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B3194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DDDCB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6A02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374E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9F99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9375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C55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ED0991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7</w:t>
            </w:r>
          </w:p>
        </w:tc>
        <w:tc>
          <w:tcPr>
            <w:tcW w:w="222" w:type="dxa"/>
            <w:vAlign w:val="center"/>
            <w:hideMark/>
          </w:tcPr>
          <w:p w14:paraId="438E7BE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04A8059C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C66F5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AAA44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D877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3DA1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2A51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3F2B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3396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CBD5BD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0</w:t>
            </w:r>
          </w:p>
        </w:tc>
        <w:tc>
          <w:tcPr>
            <w:tcW w:w="222" w:type="dxa"/>
            <w:vAlign w:val="center"/>
            <w:hideMark/>
          </w:tcPr>
          <w:p w14:paraId="6778141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0812B5D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BF52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0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9D8C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TRUK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F0A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B70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0B5B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6EF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EA0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0D1B412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46</w:t>
            </w:r>
          </w:p>
        </w:tc>
        <w:tc>
          <w:tcPr>
            <w:tcW w:w="222" w:type="dxa"/>
            <w:vAlign w:val="center"/>
            <w:hideMark/>
          </w:tcPr>
          <w:p w14:paraId="699EE9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47B4853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694D2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C0A34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404A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24C5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E658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D66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0C7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3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7C663BC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14</w:t>
            </w:r>
          </w:p>
        </w:tc>
        <w:tc>
          <w:tcPr>
            <w:tcW w:w="222" w:type="dxa"/>
            <w:vAlign w:val="center"/>
            <w:hideMark/>
          </w:tcPr>
          <w:p w14:paraId="790F213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22FD8A6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927B4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905EE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5DDB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8BEB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68E2D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26D8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19D3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7B8AB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66</w:t>
            </w:r>
          </w:p>
        </w:tc>
        <w:tc>
          <w:tcPr>
            <w:tcW w:w="222" w:type="dxa"/>
            <w:vAlign w:val="center"/>
            <w:hideMark/>
          </w:tcPr>
          <w:p w14:paraId="22A0141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F070014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9742C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E9AA7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DF08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1153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8360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9D69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2E30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0FD6A8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92</w:t>
            </w:r>
          </w:p>
        </w:tc>
        <w:tc>
          <w:tcPr>
            <w:tcW w:w="222" w:type="dxa"/>
            <w:vAlign w:val="center"/>
            <w:hideMark/>
          </w:tcPr>
          <w:p w14:paraId="64EC79B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3E7779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AF6D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CDF2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928A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9F19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7683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688D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D29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2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727C1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48</w:t>
            </w:r>
          </w:p>
        </w:tc>
        <w:tc>
          <w:tcPr>
            <w:tcW w:w="222" w:type="dxa"/>
            <w:vAlign w:val="center"/>
            <w:hideMark/>
          </w:tcPr>
          <w:p w14:paraId="680F742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553E411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E3FF5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C7E03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13A2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0CF6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13EB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0CBD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83E7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3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AE1026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52</w:t>
            </w:r>
          </w:p>
        </w:tc>
        <w:tc>
          <w:tcPr>
            <w:tcW w:w="222" w:type="dxa"/>
            <w:vAlign w:val="center"/>
            <w:hideMark/>
          </w:tcPr>
          <w:p w14:paraId="55269CA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DFABC5A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14BA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1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EFEB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WEHA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F425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01D5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31FBA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105B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9556F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0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634E8A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3</w:t>
            </w:r>
          </w:p>
        </w:tc>
        <w:tc>
          <w:tcPr>
            <w:tcW w:w="222" w:type="dxa"/>
            <w:vAlign w:val="center"/>
            <w:hideMark/>
          </w:tcPr>
          <w:p w14:paraId="36CE936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FC4EF88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1896ED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62A77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032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9E0D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3B95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A875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6DF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8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C2016B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4</w:t>
            </w:r>
          </w:p>
        </w:tc>
        <w:tc>
          <w:tcPr>
            <w:tcW w:w="222" w:type="dxa"/>
            <w:vAlign w:val="center"/>
            <w:hideMark/>
          </w:tcPr>
          <w:p w14:paraId="061431B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5A3899C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26265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9AEEE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C70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F69C1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D02DF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F914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52E0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2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4EF2B4B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2</w:t>
            </w:r>
          </w:p>
        </w:tc>
        <w:tc>
          <w:tcPr>
            <w:tcW w:w="222" w:type="dxa"/>
            <w:vAlign w:val="center"/>
            <w:hideMark/>
          </w:tcPr>
          <w:p w14:paraId="500B3D3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1C17A96B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6F907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577F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D8706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C5337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1493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35DF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968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167D11E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1.24</w:t>
            </w:r>
          </w:p>
        </w:tc>
        <w:tc>
          <w:tcPr>
            <w:tcW w:w="222" w:type="dxa"/>
            <w:vAlign w:val="center"/>
            <w:hideMark/>
          </w:tcPr>
          <w:p w14:paraId="5724066F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832BCE9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CB2039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A006F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73C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4B74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8B8E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A24A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DC18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5EC58F1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51</w:t>
            </w:r>
          </w:p>
        </w:tc>
        <w:tc>
          <w:tcPr>
            <w:tcW w:w="222" w:type="dxa"/>
            <w:vAlign w:val="center"/>
            <w:hideMark/>
          </w:tcPr>
          <w:p w14:paraId="5C0E35C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697F1CF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85FC67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0D960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02F8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C77A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88310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E3CE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23AF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4A9CC43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.88</w:t>
            </w:r>
          </w:p>
        </w:tc>
        <w:tc>
          <w:tcPr>
            <w:tcW w:w="222" w:type="dxa"/>
            <w:vAlign w:val="center"/>
            <w:hideMark/>
          </w:tcPr>
          <w:p w14:paraId="7B1F309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388C0A2D" w14:textId="77777777" w:rsidTr="004C413A">
        <w:trPr>
          <w:trHeight w:val="315"/>
        </w:trPr>
        <w:tc>
          <w:tcPr>
            <w:tcW w:w="5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4943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2</w:t>
            </w:r>
          </w:p>
        </w:tc>
        <w:tc>
          <w:tcPr>
            <w:tcW w:w="143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6481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WINS</w:t>
            </w: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757F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77E5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7C6D8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F43F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44AEA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732AEF2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67</w:t>
            </w:r>
          </w:p>
        </w:tc>
        <w:tc>
          <w:tcPr>
            <w:tcW w:w="222" w:type="dxa"/>
            <w:vAlign w:val="center"/>
            <w:hideMark/>
          </w:tcPr>
          <w:p w14:paraId="5125F74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0CC686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6F40B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1229D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CA92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8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51000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BBAE0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D208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4DBB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63BECA8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41</w:t>
            </w:r>
          </w:p>
        </w:tc>
        <w:tc>
          <w:tcPr>
            <w:tcW w:w="222" w:type="dxa"/>
            <w:vAlign w:val="center"/>
            <w:hideMark/>
          </w:tcPr>
          <w:p w14:paraId="296DB52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45070062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CDDDDB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C4FB7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EF2A6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19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F808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1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538E8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044DB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E88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noWrap/>
            <w:vAlign w:val="center"/>
            <w:hideMark/>
          </w:tcPr>
          <w:p w14:paraId="30A497B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57</w:t>
            </w:r>
          </w:p>
        </w:tc>
        <w:tc>
          <w:tcPr>
            <w:tcW w:w="222" w:type="dxa"/>
            <w:vAlign w:val="center"/>
            <w:hideMark/>
          </w:tcPr>
          <w:p w14:paraId="355CD292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2B1B44A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A6852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FAD18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04F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3573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706F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8428D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EE55D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252224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1.43</w:t>
            </w:r>
          </w:p>
        </w:tc>
        <w:tc>
          <w:tcPr>
            <w:tcW w:w="222" w:type="dxa"/>
            <w:vAlign w:val="center"/>
            <w:hideMark/>
          </w:tcPr>
          <w:p w14:paraId="23F93963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70052AAA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25F2FE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E7CDD1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CFB913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BC1D5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7B72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97A6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8B72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3.6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56C80E51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44</w:t>
            </w:r>
          </w:p>
        </w:tc>
        <w:tc>
          <w:tcPr>
            <w:tcW w:w="222" w:type="dxa"/>
            <w:vAlign w:val="center"/>
            <w:hideMark/>
          </w:tcPr>
          <w:p w14:paraId="53DA1284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  <w:tr w:rsidR="0060699F" w:rsidRPr="004E5ED8" w14:paraId="699CE3B5" w14:textId="77777777" w:rsidTr="004C413A">
        <w:trPr>
          <w:trHeight w:val="315"/>
        </w:trPr>
        <w:tc>
          <w:tcPr>
            <w:tcW w:w="5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42BE5C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143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8D99FA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8DB64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2022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587C9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6F89E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-0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CB3FF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0.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1F502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4.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center"/>
            <w:hideMark/>
          </w:tcPr>
          <w:p w14:paraId="1DC1307C" w14:textId="77777777" w:rsidR="0060699F" w:rsidRPr="00657BDF" w:rsidRDefault="0060699F" w:rsidP="004C41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</w:pPr>
            <w:r w:rsidRPr="00657BD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ar-SA"/>
              </w:rPr>
              <w:t>5.54</w:t>
            </w:r>
          </w:p>
        </w:tc>
        <w:tc>
          <w:tcPr>
            <w:tcW w:w="222" w:type="dxa"/>
            <w:vAlign w:val="center"/>
            <w:hideMark/>
          </w:tcPr>
          <w:p w14:paraId="176DC7F6" w14:textId="77777777" w:rsidR="0060699F" w:rsidRPr="00657BDF" w:rsidRDefault="0060699F" w:rsidP="004C413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bidi="ar-SA"/>
              </w:rPr>
            </w:pPr>
          </w:p>
        </w:tc>
      </w:tr>
    </w:tbl>
    <w:p w14:paraId="42D89190" w14:textId="77777777" w:rsidR="0060699F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Keterangan:</w:t>
      </w:r>
    </w:p>
    <w:p w14:paraId="09550FFE" w14:textId="77777777" w:rsidR="0060699F" w:rsidRDefault="0060699F" w:rsidP="0060699F">
      <w:pPr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852E4">
        <w:rPr>
          <w:rFonts w:ascii="Times New Roman" w:hAnsi="Times New Roman" w:cs="Times New Roman"/>
          <w:sz w:val="24"/>
          <w:szCs w:val="24"/>
          <w:lang w:val="id-ID"/>
        </w:rPr>
        <w:t>Warna merah: zona berbahaya (</w:t>
      </w:r>
      <w:proofErr w:type="spellStart"/>
      <w:r w:rsidRPr="004852E4">
        <w:rPr>
          <w:rFonts w:ascii="Times New Roman" w:hAnsi="Times New Roman" w:cs="Times New Roman"/>
          <w:i/>
          <w:iCs/>
          <w:sz w:val="24"/>
          <w:szCs w:val="24"/>
          <w:lang w:val="id-ID"/>
        </w:rPr>
        <w:t>bankruptcy</w:t>
      </w:r>
      <w:proofErr w:type="spellEnd"/>
      <w:r w:rsidRPr="004852E4">
        <w:rPr>
          <w:rFonts w:ascii="Times New Roman" w:hAnsi="Times New Roman" w:cs="Times New Roman"/>
          <w:sz w:val="24"/>
          <w:szCs w:val="24"/>
          <w:lang w:val="id-ID"/>
        </w:rPr>
        <w:t>).</w:t>
      </w:r>
    </w:p>
    <w:p w14:paraId="1F532C1D" w14:textId="77777777" w:rsidR="0060699F" w:rsidRDefault="0060699F" w:rsidP="0060699F">
      <w:pPr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Warna abu-abu: </w:t>
      </w:r>
      <w:r w:rsidRPr="004852E4">
        <w:rPr>
          <w:rFonts w:ascii="Times New Roman" w:hAnsi="Times New Roman" w:cs="Times New Roman"/>
          <w:sz w:val="24"/>
          <w:szCs w:val="24"/>
          <w:lang w:val="id-ID"/>
        </w:rPr>
        <w:t>zona rawan atau zona abu-abu (</w:t>
      </w:r>
      <w:proofErr w:type="spellStart"/>
      <w:r w:rsidRPr="004852E4">
        <w:rPr>
          <w:rFonts w:ascii="Times New Roman" w:hAnsi="Times New Roman" w:cs="Times New Roman"/>
          <w:i/>
          <w:iCs/>
          <w:sz w:val="24"/>
          <w:szCs w:val="24"/>
          <w:lang w:val="id-ID"/>
        </w:rPr>
        <w:t>grey</w:t>
      </w:r>
      <w:proofErr w:type="spellEnd"/>
      <w:r w:rsidRPr="004852E4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area</w:t>
      </w:r>
      <w:r w:rsidRPr="004852E4">
        <w:rPr>
          <w:rFonts w:ascii="Times New Roman" w:hAnsi="Times New Roman" w:cs="Times New Roman"/>
          <w:sz w:val="24"/>
          <w:szCs w:val="24"/>
          <w:lang w:val="id-ID"/>
        </w:rPr>
        <w:t>).</w:t>
      </w:r>
    </w:p>
    <w:p w14:paraId="54D007C9" w14:textId="77777777" w:rsidR="0060699F" w:rsidRPr="004852E4" w:rsidRDefault="0060699F" w:rsidP="0060699F">
      <w:pPr>
        <w:numPr>
          <w:ilvl w:val="0"/>
          <w:numId w:val="59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Warna hijau: </w:t>
      </w:r>
      <w:r w:rsidRPr="004852E4">
        <w:rPr>
          <w:rFonts w:ascii="Times New Roman" w:hAnsi="Times New Roman" w:cs="Times New Roman"/>
          <w:sz w:val="24"/>
          <w:szCs w:val="24"/>
          <w:lang w:val="id-ID"/>
        </w:rPr>
        <w:t>zona aman (</w:t>
      </w:r>
      <w:proofErr w:type="spellStart"/>
      <w:r w:rsidRPr="004852E4">
        <w:rPr>
          <w:rFonts w:ascii="Times New Roman" w:hAnsi="Times New Roman" w:cs="Times New Roman"/>
          <w:i/>
          <w:iCs/>
          <w:sz w:val="24"/>
          <w:szCs w:val="24"/>
          <w:lang w:val="id-ID"/>
        </w:rPr>
        <w:t>nonbankruptcy</w:t>
      </w:r>
      <w:proofErr w:type="spellEnd"/>
      <w:r w:rsidRPr="004852E4">
        <w:rPr>
          <w:rFonts w:ascii="Times New Roman" w:hAnsi="Times New Roman" w:cs="Times New Roman"/>
          <w:sz w:val="24"/>
          <w:szCs w:val="24"/>
          <w:lang w:val="id-ID"/>
        </w:rPr>
        <w:t>).</w:t>
      </w:r>
    </w:p>
    <w:p w14:paraId="4BC78D26" w14:textId="77777777" w:rsidR="0060699F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417ED08F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3913CB0D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Lampiran 4</w:t>
      </w:r>
    </w:p>
    <w:p w14:paraId="4761880A" w14:textId="77777777" w:rsidR="0060699F" w:rsidRPr="003A0E06" w:rsidRDefault="0060699F" w:rsidP="0060699F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proofErr w:type="spellStart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>Output</w:t>
      </w:r>
      <w:proofErr w:type="spellEnd"/>
      <w:r w:rsidRPr="003A0E06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Data SPSS</w:t>
      </w:r>
    </w:p>
    <w:p w14:paraId="03ACCB11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Hasil Analisis Statistik Deskriptif</w:t>
      </w:r>
    </w:p>
    <w:tbl>
      <w:tblPr>
        <w:tblW w:w="7301" w:type="dxa"/>
        <w:tblInd w:w="6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90"/>
        <w:gridCol w:w="908"/>
        <w:gridCol w:w="1198"/>
        <w:gridCol w:w="1142"/>
        <w:gridCol w:w="995"/>
        <w:gridCol w:w="1168"/>
      </w:tblGrid>
      <w:tr w:rsidR="0060699F" w:rsidRPr="003A0E06" w14:paraId="1CCABBE3" w14:textId="77777777" w:rsidTr="004C413A">
        <w:trPr>
          <w:cantSplit/>
        </w:trPr>
        <w:tc>
          <w:tcPr>
            <w:tcW w:w="7301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6F7001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criptive Statistics</w:t>
            </w:r>
          </w:p>
        </w:tc>
      </w:tr>
      <w:tr w:rsidR="0060699F" w:rsidRPr="003A0E06" w14:paraId="5631E19C" w14:textId="77777777" w:rsidTr="004C413A">
        <w:trPr>
          <w:cantSplit/>
        </w:trPr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896A4E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641A0B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1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EBF620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inimum</w:t>
            </w:r>
          </w:p>
        </w:tc>
        <w:tc>
          <w:tcPr>
            <w:tcW w:w="11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F2150D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aximum</w:t>
            </w:r>
          </w:p>
        </w:tc>
        <w:tc>
          <w:tcPr>
            <w:tcW w:w="99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C26D97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9726FA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</w:tr>
      <w:tr w:rsidR="0060699F" w:rsidRPr="003A0E06" w14:paraId="0306381F" w14:textId="77777777" w:rsidTr="004C413A">
        <w:trPr>
          <w:cantSplit/>
        </w:trPr>
        <w:tc>
          <w:tcPr>
            <w:tcW w:w="1890" w:type="dxa"/>
            <w:tcBorders>
              <w:bottom w:val="nil"/>
            </w:tcBorders>
            <w:shd w:val="clear" w:color="auto" w:fill="auto"/>
          </w:tcPr>
          <w:p w14:paraId="52A9014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  <w:tc>
          <w:tcPr>
            <w:tcW w:w="908" w:type="dxa"/>
            <w:tcBorders>
              <w:bottom w:val="nil"/>
            </w:tcBorders>
            <w:shd w:val="clear" w:color="auto" w:fill="auto"/>
          </w:tcPr>
          <w:p w14:paraId="38A1DD7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bottom w:val="nil"/>
            </w:tcBorders>
            <w:shd w:val="clear" w:color="auto" w:fill="auto"/>
          </w:tcPr>
          <w:p w14:paraId="34B95F8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9</w:t>
            </w:r>
          </w:p>
        </w:tc>
        <w:tc>
          <w:tcPr>
            <w:tcW w:w="1142" w:type="dxa"/>
            <w:tcBorders>
              <w:bottom w:val="nil"/>
            </w:tcBorders>
            <w:shd w:val="clear" w:color="auto" w:fill="auto"/>
          </w:tcPr>
          <w:p w14:paraId="4692238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3.32</w:t>
            </w:r>
          </w:p>
        </w:tc>
        <w:tc>
          <w:tcPr>
            <w:tcW w:w="995" w:type="dxa"/>
            <w:tcBorders>
              <w:bottom w:val="nil"/>
            </w:tcBorders>
            <w:shd w:val="clear" w:color="auto" w:fill="auto"/>
          </w:tcPr>
          <w:p w14:paraId="6F69739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1201</w:t>
            </w:r>
          </w:p>
        </w:tc>
        <w:tc>
          <w:tcPr>
            <w:tcW w:w="1168" w:type="dxa"/>
            <w:tcBorders>
              <w:bottom w:val="nil"/>
            </w:tcBorders>
            <w:shd w:val="clear" w:color="auto" w:fill="auto"/>
          </w:tcPr>
          <w:p w14:paraId="3B85471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66063</w:t>
            </w:r>
          </w:p>
        </w:tc>
      </w:tr>
      <w:tr w:rsidR="0060699F" w:rsidRPr="003A0E06" w14:paraId="58F4E892" w14:textId="77777777" w:rsidTr="004C413A">
        <w:trPr>
          <w:cantSplit/>
        </w:trPr>
        <w:tc>
          <w:tcPr>
            <w:tcW w:w="1890" w:type="dxa"/>
            <w:tcBorders>
              <w:top w:val="nil"/>
              <w:bottom w:val="nil"/>
            </w:tcBorders>
            <w:shd w:val="clear" w:color="auto" w:fill="auto"/>
          </w:tcPr>
          <w:p w14:paraId="20A3B82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everage</w:t>
            </w:r>
          </w:p>
        </w:tc>
        <w:tc>
          <w:tcPr>
            <w:tcW w:w="908" w:type="dxa"/>
            <w:tcBorders>
              <w:top w:val="nil"/>
              <w:bottom w:val="nil"/>
            </w:tcBorders>
            <w:shd w:val="clear" w:color="auto" w:fill="auto"/>
          </w:tcPr>
          <w:p w14:paraId="43DCA78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top w:val="nil"/>
              <w:bottom w:val="nil"/>
            </w:tcBorders>
            <w:shd w:val="clear" w:color="auto" w:fill="auto"/>
          </w:tcPr>
          <w:p w14:paraId="0313E47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4</w:t>
            </w:r>
          </w:p>
        </w:tc>
        <w:tc>
          <w:tcPr>
            <w:tcW w:w="1142" w:type="dxa"/>
            <w:tcBorders>
              <w:top w:val="nil"/>
              <w:bottom w:val="nil"/>
            </w:tcBorders>
            <w:shd w:val="clear" w:color="auto" w:fill="auto"/>
          </w:tcPr>
          <w:p w14:paraId="2D2FD3A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30</w:t>
            </w:r>
          </w:p>
        </w:tc>
        <w:tc>
          <w:tcPr>
            <w:tcW w:w="995" w:type="dxa"/>
            <w:tcBorders>
              <w:top w:val="nil"/>
              <w:bottom w:val="nil"/>
            </w:tcBorders>
            <w:shd w:val="clear" w:color="auto" w:fill="auto"/>
          </w:tcPr>
          <w:p w14:paraId="1ED7E9F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5242</w:t>
            </w:r>
          </w:p>
        </w:tc>
        <w:tc>
          <w:tcPr>
            <w:tcW w:w="1168" w:type="dxa"/>
            <w:tcBorders>
              <w:top w:val="nil"/>
              <w:bottom w:val="nil"/>
            </w:tcBorders>
            <w:shd w:val="clear" w:color="auto" w:fill="auto"/>
          </w:tcPr>
          <w:p w14:paraId="5C3784F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20241</w:t>
            </w:r>
          </w:p>
        </w:tc>
      </w:tr>
      <w:tr w:rsidR="0060699F" w:rsidRPr="003A0E06" w14:paraId="617DCBC6" w14:textId="77777777" w:rsidTr="004C413A">
        <w:trPr>
          <w:cantSplit/>
        </w:trPr>
        <w:tc>
          <w:tcPr>
            <w:tcW w:w="1890" w:type="dxa"/>
            <w:tcBorders>
              <w:top w:val="nil"/>
              <w:bottom w:val="nil"/>
            </w:tcBorders>
            <w:shd w:val="clear" w:color="auto" w:fill="auto"/>
          </w:tcPr>
          <w:p w14:paraId="468B180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Operating Capacity</w:t>
            </w:r>
          </w:p>
        </w:tc>
        <w:tc>
          <w:tcPr>
            <w:tcW w:w="908" w:type="dxa"/>
            <w:tcBorders>
              <w:top w:val="nil"/>
              <w:bottom w:val="nil"/>
            </w:tcBorders>
            <w:shd w:val="clear" w:color="auto" w:fill="auto"/>
          </w:tcPr>
          <w:p w14:paraId="6124DEF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top w:val="nil"/>
              <w:bottom w:val="nil"/>
            </w:tcBorders>
            <w:shd w:val="clear" w:color="auto" w:fill="auto"/>
          </w:tcPr>
          <w:p w14:paraId="5E8991B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3</w:t>
            </w:r>
          </w:p>
        </w:tc>
        <w:tc>
          <w:tcPr>
            <w:tcW w:w="1142" w:type="dxa"/>
            <w:tcBorders>
              <w:top w:val="nil"/>
              <w:bottom w:val="nil"/>
            </w:tcBorders>
            <w:shd w:val="clear" w:color="auto" w:fill="auto"/>
          </w:tcPr>
          <w:p w14:paraId="5EA76B2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75</w:t>
            </w:r>
          </w:p>
        </w:tc>
        <w:tc>
          <w:tcPr>
            <w:tcW w:w="995" w:type="dxa"/>
            <w:tcBorders>
              <w:top w:val="nil"/>
              <w:bottom w:val="nil"/>
            </w:tcBorders>
            <w:shd w:val="clear" w:color="auto" w:fill="auto"/>
          </w:tcPr>
          <w:p w14:paraId="57C76D7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5347</w:t>
            </w:r>
          </w:p>
        </w:tc>
        <w:tc>
          <w:tcPr>
            <w:tcW w:w="1168" w:type="dxa"/>
            <w:tcBorders>
              <w:top w:val="nil"/>
              <w:bottom w:val="nil"/>
            </w:tcBorders>
            <w:shd w:val="clear" w:color="auto" w:fill="auto"/>
          </w:tcPr>
          <w:p w14:paraId="18BE8EE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3027</w:t>
            </w:r>
          </w:p>
        </w:tc>
      </w:tr>
      <w:tr w:rsidR="0060699F" w:rsidRPr="003A0E06" w14:paraId="76BFF10C" w14:textId="77777777" w:rsidTr="004C413A">
        <w:trPr>
          <w:cantSplit/>
        </w:trPr>
        <w:tc>
          <w:tcPr>
            <w:tcW w:w="1890" w:type="dxa"/>
            <w:tcBorders>
              <w:top w:val="nil"/>
              <w:bottom w:val="nil"/>
            </w:tcBorders>
            <w:shd w:val="clear" w:color="auto" w:fill="auto"/>
          </w:tcPr>
          <w:p w14:paraId="31FF552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irm Size</w:t>
            </w:r>
          </w:p>
        </w:tc>
        <w:tc>
          <w:tcPr>
            <w:tcW w:w="908" w:type="dxa"/>
            <w:tcBorders>
              <w:top w:val="nil"/>
              <w:bottom w:val="nil"/>
            </w:tcBorders>
            <w:shd w:val="clear" w:color="auto" w:fill="auto"/>
          </w:tcPr>
          <w:p w14:paraId="2B738EE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top w:val="nil"/>
              <w:bottom w:val="nil"/>
            </w:tcBorders>
            <w:shd w:val="clear" w:color="auto" w:fill="auto"/>
          </w:tcPr>
          <w:p w14:paraId="0B3E929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4.80</w:t>
            </w:r>
          </w:p>
        </w:tc>
        <w:tc>
          <w:tcPr>
            <w:tcW w:w="1142" w:type="dxa"/>
            <w:tcBorders>
              <w:top w:val="nil"/>
              <w:bottom w:val="nil"/>
            </w:tcBorders>
            <w:shd w:val="clear" w:color="auto" w:fill="auto"/>
          </w:tcPr>
          <w:p w14:paraId="7A8B17D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30.53</w:t>
            </w:r>
          </w:p>
        </w:tc>
        <w:tc>
          <w:tcPr>
            <w:tcW w:w="995" w:type="dxa"/>
            <w:tcBorders>
              <w:top w:val="nil"/>
              <w:bottom w:val="nil"/>
            </w:tcBorders>
            <w:shd w:val="clear" w:color="auto" w:fill="auto"/>
          </w:tcPr>
          <w:p w14:paraId="451EF45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7.9186</w:t>
            </w:r>
          </w:p>
        </w:tc>
        <w:tc>
          <w:tcPr>
            <w:tcW w:w="1168" w:type="dxa"/>
            <w:tcBorders>
              <w:top w:val="nil"/>
              <w:bottom w:val="nil"/>
            </w:tcBorders>
            <w:shd w:val="clear" w:color="auto" w:fill="auto"/>
          </w:tcPr>
          <w:p w14:paraId="4F90880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37882</w:t>
            </w:r>
          </w:p>
        </w:tc>
      </w:tr>
      <w:tr w:rsidR="0060699F" w:rsidRPr="003A0E06" w14:paraId="5A27947B" w14:textId="77777777" w:rsidTr="004C413A">
        <w:trPr>
          <w:cantSplit/>
        </w:trPr>
        <w:tc>
          <w:tcPr>
            <w:tcW w:w="1890" w:type="dxa"/>
            <w:tcBorders>
              <w:top w:val="nil"/>
              <w:bottom w:val="nil"/>
            </w:tcBorders>
            <w:shd w:val="clear" w:color="auto" w:fill="auto"/>
          </w:tcPr>
          <w:p w14:paraId="3C8F5E8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Z-Score</w:t>
            </w:r>
          </w:p>
        </w:tc>
        <w:tc>
          <w:tcPr>
            <w:tcW w:w="908" w:type="dxa"/>
            <w:tcBorders>
              <w:top w:val="nil"/>
              <w:bottom w:val="nil"/>
            </w:tcBorders>
            <w:shd w:val="clear" w:color="auto" w:fill="auto"/>
          </w:tcPr>
          <w:p w14:paraId="6329728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top w:val="nil"/>
              <w:bottom w:val="nil"/>
            </w:tcBorders>
            <w:shd w:val="clear" w:color="auto" w:fill="auto"/>
          </w:tcPr>
          <w:p w14:paraId="481B5B9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7.37</w:t>
            </w:r>
          </w:p>
        </w:tc>
        <w:tc>
          <w:tcPr>
            <w:tcW w:w="1142" w:type="dxa"/>
            <w:tcBorders>
              <w:top w:val="nil"/>
              <w:bottom w:val="nil"/>
            </w:tcBorders>
            <w:shd w:val="clear" w:color="auto" w:fill="auto"/>
          </w:tcPr>
          <w:p w14:paraId="5C9592A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9.19</w:t>
            </w:r>
          </w:p>
        </w:tc>
        <w:tc>
          <w:tcPr>
            <w:tcW w:w="995" w:type="dxa"/>
            <w:tcBorders>
              <w:top w:val="nil"/>
              <w:bottom w:val="nil"/>
            </w:tcBorders>
            <w:shd w:val="clear" w:color="auto" w:fill="auto"/>
          </w:tcPr>
          <w:p w14:paraId="712933D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5128</w:t>
            </w:r>
          </w:p>
        </w:tc>
        <w:tc>
          <w:tcPr>
            <w:tcW w:w="1168" w:type="dxa"/>
            <w:tcBorders>
              <w:top w:val="nil"/>
              <w:bottom w:val="nil"/>
            </w:tcBorders>
            <w:shd w:val="clear" w:color="auto" w:fill="auto"/>
          </w:tcPr>
          <w:p w14:paraId="54B5B68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.72293</w:t>
            </w:r>
          </w:p>
        </w:tc>
      </w:tr>
      <w:tr w:rsidR="0060699F" w:rsidRPr="003A0E06" w14:paraId="727E2094" w14:textId="77777777" w:rsidTr="004C413A">
        <w:trPr>
          <w:cantSplit/>
        </w:trPr>
        <w:tc>
          <w:tcPr>
            <w:tcW w:w="1890" w:type="dxa"/>
            <w:tcBorders>
              <w:top w:val="nil"/>
            </w:tcBorders>
            <w:shd w:val="clear" w:color="auto" w:fill="auto"/>
          </w:tcPr>
          <w:p w14:paraId="3B782B2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Valid N (listwise)</w:t>
            </w:r>
          </w:p>
        </w:tc>
        <w:tc>
          <w:tcPr>
            <w:tcW w:w="908" w:type="dxa"/>
            <w:tcBorders>
              <w:top w:val="nil"/>
            </w:tcBorders>
            <w:shd w:val="clear" w:color="auto" w:fill="auto"/>
          </w:tcPr>
          <w:p w14:paraId="0C1CED7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1198" w:type="dxa"/>
            <w:tcBorders>
              <w:top w:val="nil"/>
            </w:tcBorders>
            <w:shd w:val="clear" w:color="auto" w:fill="auto"/>
            <w:vAlign w:val="center"/>
          </w:tcPr>
          <w:p w14:paraId="4CCE7D5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2" w:type="dxa"/>
            <w:tcBorders>
              <w:top w:val="nil"/>
            </w:tcBorders>
            <w:shd w:val="clear" w:color="auto" w:fill="auto"/>
            <w:vAlign w:val="center"/>
          </w:tcPr>
          <w:p w14:paraId="28AC4D2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5" w:type="dxa"/>
            <w:tcBorders>
              <w:top w:val="nil"/>
            </w:tcBorders>
            <w:shd w:val="clear" w:color="auto" w:fill="auto"/>
            <w:vAlign w:val="center"/>
          </w:tcPr>
          <w:p w14:paraId="7518880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68" w:type="dxa"/>
            <w:tcBorders>
              <w:top w:val="nil"/>
            </w:tcBorders>
            <w:shd w:val="clear" w:color="auto" w:fill="auto"/>
            <w:vAlign w:val="center"/>
          </w:tcPr>
          <w:p w14:paraId="4926D9C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BB4B3D1" w14:textId="77777777" w:rsidR="0060699F" w:rsidRPr="003A0E06" w:rsidRDefault="0060699F" w:rsidP="0060699F">
      <w:p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14:paraId="0E63420E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Hasil Uji </w:t>
      </w:r>
      <w:proofErr w:type="spellStart"/>
      <w:r w:rsidRPr="003A0E06">
        <w:rPr>
          <w:rFonts w:ascii="Times New Roman" w:hAnsi="Times New Roman" w:cs="Times New Roman"/>
          <w:sz w:val="24"/>
          <w:szCs w:val="24"/>
          <w:lang w:val="id-ID"/>
        </w:rPr>
        <w:t>Normalitas</w:t>
      </w:r>
      <w:proofErr w:type="spellEnd"/>
    </w:p>
    <w:p w14:paraId="10E9C092" w14:textId="77777777" w:rsidR="0060699F" w:rsidRPr="003A0E06" w:rsidRDefault="0060699F" w:rsidP="0060699F">
      <w:pPr>
        <w:numPr>
          <w:ilvl w:val="0"/>
          <w:numId w:val="56"/>
        </w:num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Sebelum Transformasi</w:t>
      </w:r>
    </w:p>
    <w:tbl>
      <w:tblPr>
        <w:tblW w:w="6844" w:type="dxa"/>
        <w:tblInd w:w="108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605"/>
        <w:gridCol w:w="2794"/>
      </w:tblGrid>
      <w:tr w:rsidR="0060699F" w:rsidRPr="003A0E06" w14:paraId="3468ACAF" w14:textId="77777777" w:rsidTr="004C413A">
        <w:trPr>
          <w:cantSplit/>
          <w:tblHeader/>
        </w:trPr>
        <w:tc>
          <w:tcPr>
            <w:tcW w:w="684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28D5E5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60699F" w:rsidRPr="003A0E06" w14:paraId="07CC09B2" w14:textId="77777777" w:rsidTr="004C413A">
        <w:trPr>
          <w:cantSplit/>
          <w:tblHeader/>
        </w:trPr>
        <w:tc>
          <w:tcPr>
            <w:tcW w:w="405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EB58C4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5D2EC9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60699F" w:rsidRPr="003A0E06" w14:paraId="74089810" w14:textId="77777777" w:rsidTr="004C413A">
        <w:trPr>
          <w:cantSplit/>
        </w:trPr>
        <w:tc>
          <w:tcPr>
            <w:tcW w:w="405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399CB02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27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B1EB4B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52</w:t>
            </w:r>
          </w:p>
        </w:tc>
      </w:tr>
      <w:tr w:rsidR="0060699F" w:rsidRPr="003A0E06" w14:paraId="2931295C" w14:textId="77777777" w:rsidTr="004C413A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8BEA31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 xml:space="preserve">Normal </w:t>
            </w:r>
            <w:proofErr w:type="spellStart"/>
            <w:proofErr w:type="gram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605" w:type="dxa"/>
            <w:tcBorders>
              <w:top w:val="nil"/>
              <w:left w:val="nil"/>
              <w:bottom w:val="single" w:sz="8" w:space="0" w:color="AEAEAE"/>
              <w:right w:val="single" w:sz="4" w:space="0" w:color="auto"/>
            </w:tcBorders>
            <w:shd w:val="clear" w:color="auto" w:fill="auto"/>
          </w:tcPr>
          <w:p w14:paraId="1484486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1DA927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0000</w:t>
            </w:r>
          </w:p>
        </w:tc>
      </w:tr>
      <w:tr w:rsidR="0060699F" w:rsidRPr="003A0E06" w14:paraId="75950EA8" w14:textId="77777777" w:rsidTr="004C413A">
        <w:trPr>
          <w:cantSplit/>
        </w:trPr>
        <w:tc>
          <w:tcPr>
            <w:tcW w:w="2445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E0C714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05" w:type="dxa"/>
            <w:tcBorders>
              <w:top w:val="single" w:sz="8" w:space="0" w:color="AEAEAE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61CBB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8D1040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39.68753066</w:t>
            </w:r>
          </w:p>
        </w:tc>
      </w:tr>
      <w:tr w:rsidR="0060699F" w:rsidRPr="003A0E06" w14:paraId="47BA8874" w14:textId="77777777" w:rsidTr="004C413A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4" w:space="0" w:color="auto"/>
              <w:bottom w:val="single" w:sz="8" w:space="0" w:color="AEAEAE"/>
              <w:right w:val="nil"/>
            </w:tcBorders>
            <w:shd w:val="clear" w:color="auto" w:fill="auto"/>
          </w:tcPr>
          <w:p w14:paraId="72603C1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8" w:space="0" w:color="AEAEAE"/>
              <w:right w:val="single" w:sz="4" w:space="0" w:color="auto"/>
            </w:tcBorders>
            <w:shd w:val="clear" w:color="auto" w:fill="auto"/>
          </w:tcPr>
          <w:p w14:paraId="70EF12C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27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EAF577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75</w:t>
            </w:r>
          </w:p>
        </w:tc>
      </w:tr>
      <w:tr w:rsidR="0060699F" w:rsidRPr="003A0E06" w14:paraId="1ECB23E9" w14:textId="77777777" w:rsidTr="004C413A">
        <w:trPr>
          <w:cantSplit/>
        </w:trPr>
        <w:tc>
          <w:tcPr>
            <w:tcW w:w="2445" w:type="dxa"/>
            <w:vMerge/>
            <w:tcBorders>
              <w:top w:val="single" w:sz="8" w:space="0" w:color="AEAEAE"/>
              <w:left w:val="single" w:sz="4" w:space="0" w:color="auto"/>
              <w:bottom w:val="single" w:sz="8" w:space="0" w:color="AEAEAE"/>
              <w:right w:val="nil"/>
            </w:tcBorders>
            <w:shd w:val="clear" w:color="auto" w:fill="auto"/>
          </w:tcPr>
          <w:p w14:paraId="5A11B46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05" w:type="dxa"/>
            <w:tcBorders>
              <w:top w:val="single" w:sz="8" w:space="0" w:color="AEAEAE"/>
              <w:left w:val="nil"/>
              <w:bottom w:val="single" w:sz="8" w:space="0" w:color="AEAEAE"/>
              <w:right w:val="single" w:sz="4" w:space="0" w:color="auto"/>
            </w:tcBorders>
            <w:shd w:val="clear" w:color="auto" w:fill="auto"/>
          </w:tcPr>
          <w:p w14:paraId="7442298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2940320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67</w:t>
            </w:r>
          </w:p>
        </w:tc>
      </w:tr>
      <w:tr w:rsidR="0060699F" w:rsidRPr="003A0E06" w14:paraId="15E8E407" w14:textId="77777777" w:rsidTr="004C413A">
        <w:trPr>
          <w:cantSplit/>
        </w:trPr>
        <w:tc>
          <w:tcPr>
            <w:tcW w:w="2445" w:type="dxa"/>
            <w:vMerge/>
            <w:tcBorders>
              <w:top w:val="single" w:sz="8" w:space="0" w:color="AEAEAE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22D696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05" w:type="dxa"/>
            <w:tcBorders>
              <w:top w:val="single" w:sz="8" w:space="0" w:color="AEAEAE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3254E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CEF5DA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375</w:t>
            </w:r>
          </w:p>
        </w:tc>
      </w:tr>
      <w:tr w:rsidR="0060699F" w:rsidRPr="003A0E06" w14:paraId="661CC97F" w14:textId="77777777" w:rsidTr="004C413A">
        <w:trPr>
          <w:cantSplit/>
        </w:trPr>
        <w:tc>
          <w:tcPr>
            <w:tcW w:w="4050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2280ACE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279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D75AA8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75</w:t>
            </w:r>
          </w:p>
        </w:tc>
      </w:tr>
      <w:tr w:rsidR="0060699F" w:rsidRPr="003A0E06" w14:paraId="001D6EA7" w14:textId="77777777" w:rsidTr="004C413A">
        <w:trPr>
          <w:cantSplit/>
        </w:trPr>
        <w:tc>
          <w:tcPr>
            <w:tcW w:w="4050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6B0B0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symp</w:t>
            </w:r>
            <w:proofErr w:type="spellEnd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 Sig. (2-tailed)</w:t>
            </w:r>
          </w:p>
        </w:tc>
        <w:tc>
          <w:tcPr>
            <w:tcW w:w="27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A92784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</w:t>
            </w:r>
          </w:p>
        </w:tc>
      </w:tr>
      <w:tr w:rsidR="0060699F" w:rsidRPr="003A0E06" w14:paraId="7244892D" w14:textId="77777777" w:rsidTr="004C413A">
        <w:trPr>
          <w:cantSplit/>
        </w:trPr>
        <w:tc>
          <w:tcPr>
            <w:tcW w:w="684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42A9FE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60699F" w:rsidRPr="003A0E06" w14:paraId="6595F59F" w14:textId="77777777" w:rsidTr="004C413A">
        <w:trPr>
          <w:cantSplit/>
        </w:trPr>
        <w:tc>
          <w:tcPr>
            <w:tcW w:w="684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A4F770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60699F" w:rsidRPr="003A0E06" w14:paraId="30D68CAC" w14:textId="77777777" w:rsidTr="004C413A">
        <w:trPr>
          <w:cantSplit/>
        </w:trPr>
        <w:tc>
          <w:tcPr>
            <w:tcW w:w="684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4FCC9C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</w:tbl>
    <w:p w14:paraId="31DF7C1A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65A8AE36" w14:textId="77777777" w:rsidR="0060699F" w:rsidRPr="003A0E06" w:rsidRDefault="0060699F" w:rsidP="0060699F">
      <w:pPr>
        <w:numPr>
          <w:ilvl w:val="0"/>
          <w:numId w:val="56"/>
        </w:num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>Sesudah Transformasi</w:t>
      </w:r>
    </w:p>
    <w:tbl>
      <w:tblPr>
        <w:tblW w:w="6838" w:type="dxa"/>
        <w:tblInd w:w="108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784"/>
        <w:gridCol w:w="2609"/>
      </w:tblGrid>
      <w:tr w:rsidR="0060699F" w:rsidRPr="003A0E06" w14:paraId="3B2F909D" w14:textId="77777777" w:rsidTr="004C413A">
        <w:trPr>
          <w:cantSplit/>
          <w:tblHeader/>
        </w:trPr>
        <w:tc>
          <w:tcPr>
            <w:tcW w:w="683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330335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ne-Sample Kolmogorov-Smirnov Test</w:t>
            </w:r>
          </w:p>
        </w:tc>
      </w:tr>
      <w:tr w:rsidR="0060699F" w:rsidRPr="003A0E06" w14:paraId="698A5BE3" w14:textId="77777777" w:rsidTr="004C413A">
        <w:trPr>
          <w:cantSplit/>
          <w:tblHeader/>
        </w:trPr>
        <w:tc>
          <w:tcPr>
            <w:tcW w:w="422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2ACBAD5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2C6392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Unstandardized Residual</w:t>
            </w:r>
          </w:p>
        </w:tc>
      </w:tr>
      <w:tr w:rsidR="0060699F" w:rsidRPr="003A0E06" w14:paraId="5F4CEBC6" w14:textId="77777777" w:rsidTr="004C413A">
        <w:trPr>
          <w:cantSplit/>
        </w:trPr>
        <w:tc>
          <w:tcPr>
            <w:tcW w:w="422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7BF3F67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9424B3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60699F" w:rsidRPr="003A0E06" w14:paraId="10DE27B6" w14:textId="77777777" w:rsidTr="004C413A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4FE06D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Normal </w:t>
            </w:r>
            <w:proofErr w:type="spellStart"/>
            <w:proofErr w:type="gram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Parameters</w:t>
            </w:r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5A106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ean</w:t>
            </w:r>
          </w:p>
        </w:tc>
        <w:tc>
          <w:tcPr>
            <w:tcW w:w="26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A33D0C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0000</w:t>
            </w:r>
          </w:p>
        </w:tc>
      </w:tr>
      <w:tr w:rsidR="0060699F" w:rsidRPr="003A0E06" w14:paraId="14B91495" w14:textId="77777777" w:rsidTr="004C413A">
        <w:trPr>
          <w:cantSplit/>
        </w:trPr>
        <w:tc>
          <w:tcPr>
            <w:tcW w:w="2445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5A61F6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1055D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Deviation</w:t>
            </w:r>
          </w:p>
        </w:tc>
        <w:tc>
          <w:tcPr>
            <w:tcW w:w="26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B8F5C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15867176</w:t>
            </w:r>
          </w:p>
        </w:tc>
      </w:tr>
      <w:tr w:rsidR="0060699F" w:rsidRPr="003A0E06" w14:paraId="6EA27A2E" w14:textId="77777777" w:rsidTr="004C413A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B574A5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st Extreme Differences</w:t>
            </w:r>
          </w:p>
        </w:tc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B6D2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bsolute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D28506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65</w:t>
            </w:r>
          </w:p>
        </w:tc>
      </w:tr>
      <w:tr w:rsidR="0060699F" w:rsidRPr="003A0E06" w14:paraId="09708E37" w14:textId="77777777" w:rsidTr="004C413A">
        <w:trPr>
          <w:cantSplit/>
        </w:trPr>
        <w:tc>
          <w:tcPr>
            <w:tcW w:w="244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6A3617F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42563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Positive</w:t>
            </w:r>
          </w:p>
        </w:tc>
        <w:tc>
          <w:tcPr>
            <w:tcW w:w="260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F3577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46</w:t>
            </w:r>
          </w:p>
        </w:tc>
      </w:tr>
      <w:tr w:rsidR="0060699F" w:rsidRPr="003A0E06" w14:paraId="18346BD2" w14:textId="77777777" w:rsidTr="004C413A">
        <w:trPr>
          <w:cantSplit/>
        </w:trPr>
        <w:tc>
          <w:tcPr>
            <w:tcW w:w="2445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E0C76B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34620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Negative</w:t>
            </w:r>
          </w:p>
        </w:tc>
        <w:tc>
          <w:tcPr>
            <w:tcW w:w="26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7A10B1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065</w:t>
            </w:r>
          </w:p>
        </w:tc>
      </w:tr>
      <w:tr w:rsidR="0060699F" w:rsidRPr="003A0E06" w14:paraId="546990A2" w14:textId="77777777" w:rsidTr="004C413A">
        <w:trPr>
          <w:cantSplit/>
        </w:trPr>
        <w:tc>
          <w:tcPr>
            <w:tcW w:w="4229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2E191CA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est Statistic</w:t>
            </w:r>
          </w:p>
        </w:tc>
        <w:tc>
          <w:tcPr>
            <w:tcW w:w="260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46DD3F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65</w:t>
            </w:r>
          </w:p>
        </w:tc>
      </w:tr>
      <w:tr w:rsidR="0060699F" w:rsidRPr="003A0E06" w14:paraId="1B235340" w14:textId="77777777" w:rsidTr="004C413A">
        <w:trPr>
          <w:cantSplit/>
        </w:trPr>
        <w:tc>
          <w:tcPr>
            <w:tcW w:w="4229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DE71E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symp</w:t>
            </w:r>
            <w:proofErr w:type="spellEnd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 Sig. (2-tailed)</w:t>
            </w:r>
          </w:p>
        </w:tc>
        <w:tc>
          <w:tcPr>
            <w:tcW w:w="26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0C405E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200</w:t>
            </w:r>
            <w:proofErr w:type="gramStart"/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c,d</w:t>
            </w:r>
            <w:proofErr w:type="gramEnd"/>
          </w:p>
        </w:tc>
      </w:tr>
      <w:tr w:rsidR="0060699F" w:rsidRPr="003A0E06" w14:paraId="127FCFE4" w14:textId="77777777" w:rsidTr="004C413A">
        <w:trPr>
          <w:cantSplit/>
        </w:trPr>
        <w:tc>
          <w:tcPr>
            <w:tcW w:w="683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353D7A0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Test distribution is Normal.</w:t>
            </w:r>
          </w:p>
        </w:tc>
      </w:tr>
      <w:tr w:rsidR="0060699F" w:rsidRPr="003A0E06" w14:paraId="439E8ABD" w14:textId="77777777" w:rsidTr="004C413A">
        <w:trPr>
          <w:cantSplit/>
        </w:trPr>
        <w:tc>
          <w:tcPr>
            <w:tcW w:w="68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C5713C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. Calculated from data.</w:t>
            </w:r>
          </w:p>
        </w:tc>
      </w:tr>
      <w:tr w:rsidR="0060699F" w:rsidRPr="003A0E06" w14:paraId="3185D8D1" w14:textId="77777777" w:rsidTr="004C413A">
        <w:trPr>
          <w:cantSplit/>
        </w:trPr>
        <w:tc>
          <w:tcPr>
            <w:tcW w:w="68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43D5F8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c. Lilliefors Significance Correction.</w:t>
            </w:r>
          </w:p>
        </w:tc>
      </w:tr>
      <w:tr w:rsidR="0060699F" w:rsidRPr="003A0E06" w14:paraId="60DEE220" w14:textId="77777777" w:rsidTr="004C413A">
        <w:trPr>
          <w:cantSplit/>
        </w:trPr>
        <w:tc>
          <w:tcPr>
            <w:tcW w:w="683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6DB948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113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d. This is a lower bound of the true significance.</w:t>
            </w:r>
          </w:p>
        </w:tc>
      </w:tr>
    </w:tbl>
    <w:p w14:paraId="6195DE08" w14:textId="77777777" w:rsidR="0060699F" w:rsidRDefault="0060699F" w:rsidP="0060699F">
      <w:pPr>
        <w:spacing w:line="276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</w:p>
    <w:p w14:paraId="4D73D523" w14:textId="77777777" w:rsidR="0060699F" w:rsidRDefault="0060699F" w:rsidP="0060699F">
      <w:pPr>
        <w:spacing w:line="276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3A0E0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AA52232" wp14:editId="7C1D9D65">
            <wp:extent cx="3774558" cy="3171846"/>
            <wp:effectExtent l="0" t="0" r="0" b="0"/>
            <wp:docPr id="488974875" name="Picture 4889748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477" t="-1" r="9722" b="-8233"/>
                    <a:stretch/>
                  </pic:blipFill>
                  <pic:spPr bwMode="auto">
                    <a:xfrm>
                      <a:off x="0" y="0"/>
                      <a:ext cx="3819041" cy="3209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C47FB2" w14:textId="77777777" w:rsidR="0060699F" w:rsidRPr="003A0E06" w:rsidRDefault="0060699F" w:rsidP="0060699F">
      <w:pPr>
        <w:spacing w:line="276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</w:p>
    <w:p w14:paraId="6063C3A7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id-ID"/>
        </w:rPr>
        <w:t xml:space="preserve">Hasil </w:t>
      </w:r>
      <w:r w:rsidRPr="003A0E06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3A0E06">
        <w:rPr>
          <w:rFonts w:ascii="Times New Roman" w:hAnsi="Times New Roman" w:cs="Times New Roman"/>
          <w:sz w:val="24"/>
          <w:szCs w:val="24"/>
        </w:rPr>
        <w:t>Multikolinearitas</w:t>
      </w:r>
      <w:proofErr w:type="spellEnd"/>
    </w:p>
    <w:tbl>
      <w:tblPr>
        <w:tblW w:w="6840" w:type="dxa"/>
        <w:tblInd w:w="10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8"/>
        <w:gridCol w:w="2970"/>
        <w:gridCol w:w="1710"/>
        <w:gridCol w:w="1672"/>
      </w:tblGrid>
      <w:tr w:rsidR="0060699F" w:rsidRPr="003A0E06" w14:paraId="6A763C00" w14:textId="77777777" w:rsidTr="004C413A">
        <w:trPr>
          <w:cantSplit/>
          <w:trHeight w:val="300"/>
          <w:tblHeader/>
        </w:trPr>
        <w:tc>
          <w:tcPr>
            <w:tcW w:w="684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E55BE6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60699F" w:rsidRPr="003A0E06" w14:paraId="50BEA78F" w14:textId="77777777" w:rsidTr="004C413A">
        <w:trPr>
          <w:cantSplit/>
          <w:trHeight w:val="361"/>
          <w:tblHeader/>
        </w:trPr>
        <w:tc>
          <w:tcPr>
            <w:tcW w:w="3458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4E8AA0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338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CFF38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Collinearity Statistics</w:t>
            </w:r>
          </w:p>
        </w:tc>
      </w:tr>
      <w:tr w:rsidR="0060699F" w:rsidRPr="003A0E06" w14:paraId="69D34317" w14:textId="77777777" w:rsidTr="004C413A">
        <w:trPr>
          <w:cantSplit/>
          <w:trHeight w:val="300"/>
          <w:tblHeader/>
        </w:trPr>
        <w:tc>
          <w:tcPr>
            <w:tcW w:w="3458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D2EFC3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E8F30C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olerance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4E6DB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VIF</w:t>
            </w:r>
          </w:p>
        </w:tc>
      </w:tr>
      <w:tr w:rsidR="0060699F" w:rsidRPr="003A0E06" w14:paraId="6161DFEF" w14:textId="77777777" w:rsidTr="004C413A">
        <w:trPr>
          <w:cantSplit/>
          <w:trHeight w:val="314"/>
        </w:trPr>
        <w:tc>
          <w:tcPr>
            <w:tcW w:w="488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</w:tcPr>
          <w:p w14:paraId="68C1CC1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9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6DC0003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79D5716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C6D8A5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19EE4B2D" w14:textId="77777777" w:rsidTr="004C413A">
        <w:trPr>
          <w:cantSplit/>
          <w:trHeight w:val="329"/>
        </w:trPr>
        <w:tc>
          <w:tcPr>
            <w:tcW w:w="488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</w:tcPr>
          <w:p w14:paraId="02D8BEF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5023268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F8AF61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819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10FE5C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221</w:t>
            </w:r>
          </w:p>
        </w:tc>
      </w:tr>
      <w:tr w:rsidR="0060699F" w:rsidRPr="003A0E06" w14:paraId="4EDA87BC" w14:textId="77777777" w:rsidTr="004C413A">
        <w:trPr>
          <w:cantSplit/>
          <w:trHeight w:val="314"/>
        </w:trPr>
        <w:tc>
          <w:tcPr>
            <w:tcW w:w="488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</w:tcPr>
          <w:p w14:paraId="65C6AEF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1232838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everag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6EDD24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869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CA8B2A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150</w:t>
            </w:r>
          </w:p>
        </w:tc>
      </w:tr>
      <w:tr w:rsidR="0060699F" w:rsidRPr="003A0E06" w14:paraId="0AF9FBD2" w14:textId="77777777" w:rsidTr="004C413A">
        <w:trPr>
          <w:cantSplit/>
          <w:trHeight w:val="329"/>
        </w:trPr>
        <w:tc>
          <w:tcPr>
            <w:tcW w:w="488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 w:themeFill="background1"/>
          </w:tcPr>
          <w:p w14:paraId="309613A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087DF8F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Operating Capacit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63C5E8A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3A7A902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055</w:t>
            </w:r>
          </w:p>
        </w:tc>
      </w:tr>
      <w:tr w:rsidR="0060699F" w:rsidRPr="003A0E06" w14:paraId="268962AC" w14:textId="77777777" w:rsidTr="004C413A">
        <w:trPr>
          <w:cantSplit/>
          <w:trHeight w:val="329"/>
        </w:trPr>
        <w:tc>
          <w:tcPr>
            <w:tcW w:w="48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33E693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C57A9E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irm Siz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A1E59A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910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96298B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099</w:t>
            </w:r>
          </w:p>
        </w:tc>
      </w:tr>
      <w:tr w:rsidR="0060699F" w:rsidRPr="003A0E06" w14:paraId="7FBAA399" w14:textId="77777777" w:rsidTr="004C413A">
        <w:trPr>
          <w:cantSplit/>
          <w:trHeight w:val="300"/>
        </w:trPr>
        <w:tc>
          <w:tcPr>
            <w:tcW w:w="684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F9B312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Dependent Variable: Z-Score</w:t>
            </w:r>
          </w:p>
        </w:tc>
      </w:tr>
    </w:tbl>
    <w:p w14:paraId="36232862" w14:textId="77777777" w:rsidR="0060699F" w:rsidRPr="003A0E06" w:rsidRDefault="0060699F" w:rsidP="0060699F">
      <w:pPr>
        <w:spacing w:line="276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DD0FE8E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3A0E06">
        <w:rPr>
          <w:rFonts w:ascii="Times New Roman" w:hAnsi="Times New Roman" w:cs="Times New Roman"/>
          <w:sz w:val="24"/>
          <w:szCs w:val="24"/>
        </w:rPr>
        <w:t>Autokorelasi</w:t>
      </w:r>
      <w:proofErr w:type="spellEnd"/>
    </w:p>
    <w:tbl>
      <w:tblPr>
        <w:tblW w:w="6844" w:type="dxa"/>
        <w:tblInd w:w="10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515"/>
        <w:gridCol w:w="3329"/>
      </w:tblGrid>
      <w:tr w:rsidR="0060699F" w:rsidRPr="003A0E06" w14:paraId="23DA6F4D" w14:textId="77777777" w:rsidTr="004C413A">
        <w:trPr>
          <w:cantSplit/>
          <w:tblHeader/>
        </w:trPr>
        <w:tc>
          <w:tcPr>
            <w:tcW w:w="684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5C28E5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odel </w:t>
            </w: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mmary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60699F" w:rsidRPr="003A0E06" w14:paraId="2E74DA9A" w14:textId="77777777" w:rsidTr="004C413A">
        <w:trPr>
          <w:cantSplit/>
          <w:tblHeader/>
        </w:trPr>
        <w:tc>
          <w:tcPr>
            <w:tcW w:w="3515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0DECA77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  <w:tc>
          <w:tcPr>
            <w:tcW w:w="3329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4AE0D5B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Durbin-Watson</w:t>
            </w:r>
          </w:p>
        </w:tc>
      </w:tr>
      <w:tr w:rsidR="0060699F" w:rsidRPr="003A0E06" w14:paraId="2F3E5FC0" w14:textId="77777777" w:rsidTr="004C413A">
        <w:trPr>
          <w:cantSplit/>
        </w:trPr>
        <w:tc>
          <w:tcPr>
            <w:tcW w:w="3515" w:type="dxa"/>
            <w:tcBorders>
              <w:bottom w:val="single" w:sz="4" w:space="0" w:color="auto"/>
            </w:tcBorders>
            <w:shd w:val="clear" w:color="auto" w:fill="FFFFFF"/>
          </w:tcPr>
          <w:p w14:paraId="53F3141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39683</w:t>
            </w:r>
          </w:p>
        </w:tc>
        <w:tc>
          <w:tcPr>
            <w:tcW w:w="3329" w:type="dxa"/>
            <w:tcBorders>
              <w:bottom w:val="single" w:sz="4" w:space="0" w:color="auto"/>
            </w:tcBorders>
            <w:shd w:val="clear" w:color="auto" w:fill="FFFFFF"/>
          </w:tcPr>
          <w:p w14:paraId="2F56C7D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798</w:t>
            </w:r>
          </w:p>
        </w:tc>
      </w:tr>
      <w:tr w:rsidR="0060699F" w:rsidRPr="003A0E06" w14:paraId="2737E33C" w14:textId="77777777" w:rsidTr="004C413A">
        <w:trPr>
          <w:cantSplit/>
        </w:trPr>
        <w:tc>
          <w:tcPr>
            <w:tcW w:w="684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6EC02E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 xml:space="preserve">a. Predictors: (Constant), Firm Size, Leverage, Operating Capacity, </w:t>
            </w: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</w:tr>
      <w:tr w:rsidR="0060699F" w:rsidRPr="003A0E06" w14:paraId="172C5AC8" w14:textId="77777777" w:rsidTr="004C413A">
        <w:trPr>
          <w:cantSplit/>
        </w:trPr>
        <w:tc>
          <w:tcPr>
            <w:tcW w:w="68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61538A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. Dependent Variable: Z-Score</w:t>
            </w:r>
          </w:p>
        </w:tc>
      </w:tr>
    </w:tbl>
    <w:p w14:paraId="1BA36FE4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808515F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3A0E06">
        <w:rPr>
          <w:rFonts w:ascii="Times New Roman" w:hAnsi="Times New Roman" w:cs="Times New Roman"/>
          <w:sz w:val="24"/>
          <w:szCs w:val="24"/>
        </w:rPr>
        <w:t>Heteroskedastisitas</w:t>
      </w:r>
      <w:proofErr w:type="spellEnd"/>
    </w:p>
    <w:p w14:paraId="222697A9" w14:textId="77777777" w:rsidR="0060699F" w:rsidRPr="003A0E06" w:rsidRDefault="0060699F" w:rsidP="0060699F">
      <w:p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2C259A" wp14:editId="13AB4CCE">
            <wp:extent cx="4774018" cy="2809590"/>
            <wp:effectExtent l="0" t="0" r="7620" b="0"/>
            <wp:docPr id="284383188" name="Picture 2843831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8530" cy="2824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W w:w="6840" w:type="dxa"/>
        <w:tblInd w:w="10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0"/>
        <w:gridCol w:w="1444"/>
        <w:gridCol w:w="815"/>
        <w:gridCol w:w="1165"/>
        <w:gridCol w:w="1440"/>
        <w:gridCol w:w="900"/>
        <w:gridCol w:w="806"/>
      </w:tblGrid>
      <w:tr w:rsidR="0060699F" w:rsidRPr="003A0E06" w14:paraId="13BB38E9" w14:textId="77777777" w:rsidTr="004C413A">
        <w:trPr>
          <w:cantSplit/>
          <w:tblHeader/>
        </w:trPr>
        <w:tc>
          <w:tcPr>
            <w:tcW w:w="684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D94E25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60699F" w:rsidRPr="003A0E06" w14:paraId="41B8933D" w14:textId="77777777" w:rsidTr="004C413A">
        <w:trPr>
          <w:cantSplit/>
          <w:tblHeader/>
        </w:trPr>
        <w:tc>
          <w:tcPr>
            <w:tcW w:w="1714" w:type="dxa"/>
            <w:gridSpan w:val="2"/>
            <w:vMerge w:val="restart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1083035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980" w:type="dxa"/>
            <w:gridSpan w:val="2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0D22BE2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08E67AF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00" w:type="dxa"/>
            <w:vMerge w:val="restart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0D0865E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806" w:type="dxa"/>
            <w:vMerge w:val="restart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1639C7F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60699F" w:rsidRPr="003A0E06" w14:paraId="2F9C53A4" w14:textId="77777777" w:rsidTr="004C413A">
        <w:trPr>
          <w:cantSplit/>
          <w:tblHeader/>
        </w:trPr>
        <w:tc>
          <w:tcPr>
            <w:tcW w:w="1714" w:type="dxa"/>
            <w:gridSpan w:val="2"/>
            <w:vMerge/>
            <w:shd w:val="clear" w:color="auto" w:fill="FFFFFF"/>
            <w:vAlign w:val="bottom"/>
          </w:tcPr>
          <w:p w14:paraId="60F55C7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5" w:type="dxa"/>
            <w:shd w:val="clear" w:color="auto" w:fill="FFFFFF"/>
            <w:vAlign w:val="bottom"/>
          </w:tcPr>
          <w:p w14:paraId="3FE8D16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65" w:type="dxa"/>
            <w:shd w:val="clear" w:color="auto" w:fill="FFFFFF"/>
            <w:vAlign w:val="bottom"/>
          </w:tcPr>
          <w:p w14:paraId="61B6B25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40" w:type="dxa"/>
            <w:shd w:val="clear" w:color="auto" w:fill="FFFFFF"/>
            <w:vAlign w:val="bottom"/>
          </w:tcPr>
          <w:p w14:paraId="38E47D7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00" w:type="dxa"/>
            <w:vMerge/>
            <w:shd w:val="clear" w:color="auto" w:fill="FFFFFF"/>
            <w:vAlign w:val="bottom"/>
          </w:tcPr>
          <w:p w14:paraId="30AEDBA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6" w:type="dxa"/>
            <w:vMerge/>
            <w:shd w:val="clear" w:color="auto" w:fill="FFFFFF"/>
            <w:vAlign w:val="bottom"/>
          </w:tcPr>
          <w:p w14:paraId="3F2CAAA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6715B23F" w14:textId="77777777" w:rsidTr="004C413A">
        <w:trPr>
          <w:cantSplit/>
        </w:trPr>
        <w:tc>
          <w:tcPr>
            <w:tcW w:w="270" w:type="dxa"/>
            <w:vMerge w:val="restart"/>
            <w:tcBorders>
              <w:right w:val="nil"/>
            </w:tcBorders>
            <w:shd w:val="clear" w:color="auto" w:fill="FFFFFF" w:themeFill="background1"/>
          </w:tcPr>
          <w:p w14:paraId="1B41752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4" w:type="dxa"/>
            <w:tcBorders>
              <w:left w:val="nil"/>
            </w:tcBorders>
            <w:shd w:val="clear" w:color="auto" w:fill="FFFFFF" w:themeFill="background1"/>
          </w:tcPr>
          <w:p w14:paraId="3938F47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815" w:type="dxa"/>
            <w:shd w:val="clear" w:color="auto" w:fill="FFFFFF"/>
          </w:tcPr>
          <w:p w14:paraId="5907977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806</w:t>
            </w:r>
          </w:p>
        </w:tc>
        <w:tc>
          <w:tcPr>
            <w:tcW w:w="1165" w:type="dxa"/>
            <w:shd w:val="clear" w:color="auto" w:fill="FFFFFF"/>
          </w:tcPr>
          <w:p w14:paraId="134B152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653</w:t>
            </w:r>
          </w:p>
        </w:tc>
        <w:tc>
          <w:tcPr>
            <w:tcW w:w="1440" w:type="dxa"/>
            <w:shd w:val="clear" w:color="auto" w:fill="FFFFFF"/>
            <w:vAlign w:val="center"/>
          </w:tcPr>
          <w:p w14:paraId="4276B62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shd w:val="clear" w:color="auto" w:fill="FFFFFF"/>
          </w:tcPr>
          <w:p w14:paraId="5F37F41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487</w:t>
            </w:r>
          </w:p>
        </w:tc>
        <w:tc>
          <w:tcPr>
            <w:tcW w:w="806" w:type="dxa"/>
            <w:shd w:val="clear" w:color="auto" w:fill="FFFFFF"/>
          </w:tcPr>
          <w:p w14:paraId="009B764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627</w:t>
            </w:r>
          </w:p>
        </w:tc>
      </w:tr>
      <w:tr w:rsidR="0060699F" w:rsidRPr="003A0E06" w14:paraId="54009B3A" w14:textId="77777777" w:rsidTr="004C413A">
        <w:trPr>
          <w:cantSplit/>
        </w:trPr>
        <w:tc>
          <w:tcPr>
            <w:tcW w:w="270" w:type="dxa"/>
            <w:vMerge/>
            <w:tcBorders>
              <w:right w:val="nil"/>
            </w:tcBorders>
            <w:shd w:val="clear" w:color="auto" w:fill="FFFFFF" w:themeFill="background1"/>
          </w:tcPr>
          <w:p w14:paraId="4664120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left w:val="nil"/>
            </w:tcBorders>
            <w:shd w:val="clear" w:color="auto" w:fill="FFFFFF" w:themeFill="background1"/>
          </w:tcPr>
          <w:p w14:paraId="08144E2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  <w:tc>
          <w:tcPr>
            <w:tcW w:w="815" w:type="dxa"/>
            <w:shd w:val="clear" w:color="auto" w:fill="FFFFFF"/>
          </w:tcPr>
          <w:p w14:paraId="0E068C6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185</w:t>
            </w:r>
          </w:p>
        </w:tc>
        <w:tc>
          <w:tcPr>
            <w:tcW w:w="1165" w:type="dxa"/>
            <w:shd w:val="clear" w:color="auto" w:fill="FFFFFF"/>
          </w:tcPr>
          <w:p w14:paraId="2C441BC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39</w:t>
            </w:r>
          </w:p>
        </w:tc>
        <w:tc>
          <w:tcPr>
            <w:tcW w:w="1440" w:type="dxa"/>
            <w:shd w:val="clear" w:color="auto" w:fill="FFFFFF"/>
          </w:tcPr>
          <w:p w14:paraId="4BEAD0D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120</w:t>
            </w:r>
          </w:p>
        </w:tc>
        <w:tc>
          <w:tcPr>
            <w:tcW w:w="900" w:type="dxa"/>
            <w:shd w:val="clear" w:color="auto" w:fill="FFFFFF"/>
          </w:tcPr>
          <w:p w14:paraId="0A5B051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1.328</w:t>
            </w:r>
          </w:p>
        </w:tc>
        <w:tc>
          <w:tcPr>
            <w:tcW w:w="806" w:type="dxa"/>
            <w:shd w:val="clear" w:color="auto" w:fill="FFFFFF"/>
          </w:tcPr>
          <w:p w14:paraId="60DE877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86</w:t>
            </w:r>
          </w:p>
        </w:tc>
      </w:tr>
      <w:tr w:rsidR="0060699F" w:rsidRPr="003A0E06" w14:paraId="5F95684B" w14:textId="77777777" w:rsidTr="004C413A">
        <w:trPr>
          <w:cantSplit/>
        </w:trPr>
        <w:tc>
          <w:tcPr>
            <w:tcW w:w="270" w:type="dxa"/>
            <w:vMerge/>
            <w:tcBorders>
              <w:right w:val="nil"/>
            </w:tcBorders>
            <w:shd w:val="clear" w:color="auto" w:fill="FFFFFF" w:themeFill="background1"/>
          </w:tcPr>
          <w:p w14:paraId="364FF19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left w:val="nil"/>
            </w:tcBorders>
            <w:shd w:val="clear" w:color="auto" w:fill="FFFFFF" w:themeFill="background1"/>
          </w:tcPr>
          <w:p w14:paraId="33F3E87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everage</w:t>
            </w:r>
          </w:p>
        </w:tc>
        <w:tc>
          <w:tcPr>
            <w:tcW w:w="815" w:type="dxa"/>
            <w:shd w:val="clear" w:color="auto" w:fill="FFFFFF"/>
          </w:tcPr>
          <w:p w14:paraId="2F295F4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33</w:t>
            </w:r>
          </w:p>
        </w:tc>
        <w:tc>
          <w:tcPr>
            <w:tcW w:w="1165" w:type="dxa"/>
            <w:shd w:val="clear" w:color="auto" w:fill="FFFFFF"/>
          </w:tcPr>
          <w:p w14:paraId="6138853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434</w:t>
            </w:r>
          </w:p>
        </w:tc>
        <w:tc>
          <w:tcPr>
            <w:tcW w:w="1440" w:type="dxa"/>
            <w:shd w:val="clear" w:color="auto" w:fill="FFFFFF"/>
          </w:tcPr>
          <w:p w14:paraId="505BCD8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7</w:t>
            </w:r>
          </w:p>
        </w:tc>
        <w:tc>
          <w:tcPr>
            <w:tcW w:w="900" w:type="dxa"/>
            <w:shd w:val="clear" w:color="auto" w:fill="FFFFFF"/>
          </w:tcPr>
          <w:p w14:paraId="6CE8642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77</w:t>
            </w:r>
          </w:p>
        </w:tc>
        <w:tc>
          <w:tcPr>
            <w:tcW w:w="806" w:type="dxa"/>
            <w:shd w:val="clear" w:color="auto" w:fill="FFFFFF"/>
          </w:tcPr>
          <w:p w14:paraId="2A56D0C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939</w:t>
            </w:r>
          </w:p>
        </w:tc>
      </w:tr>
      <w:tr w:rsidR="0060699F" w:rsidRPr="003A0E06" w14:paraId="5A0A5DB5" w14:textId="77777777" w:rsidTr="004C413A">
        <w:trPr>
          <w:cantSplit/>
        </w:trPr>
        <w:tc>
          <w:tcPr>
            <w:tcW w:w="270" w:type="dxa"/>
            <w:vMerge/>
            <w:tcBorders>
              <w:right w:val="nil"/>
            </w:tcBorders>
            <w:shd w:val="clear" w:color="auto" w:fill="FFFFFF" w:themeFill="background1"/>
          </w:tcPr>
          <w:p w14:paraId="01CEEFF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left w:val="nil"/>
            </w:tcBorders>
            <w:shd w:val="clear" w:color="auto" w:fill="FFFFFF" w:themeFill="background1"/>
          </w:tcPr>
          <w:p w14:paraId="7AD7E39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Operating Capacity</w:t>
            </w:r>
          </w:p>
        </w:tc>
        <w:tc>
          <w:tcPr>
            <w:tcW w:w="815" w:type="dxa"/>
            <w:shd w:val="clear" w:color="auto" w:fill="FFFFFF"/>
          </w:tcPr>
          <w:p w14:paraId="4742048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467</w:t>
            </w:r>
          </w:p>
        </w:tc>
        <w:tc>
          <w:tcPr>
            <w:tcW w:w="1165" w:type="dxa"/>
            <w:shd w:val="clear" w:color="auto" w:fill="FFFFFF"/>
          </w:tcPr>
          <w:p w14:paraId="4AB55BB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258</w:t>
            </w:r>
          </w:p>
        </w:tc>
        <w:tc>
          <w:tcPr>
            <w:tcW w:w="1440" w:type="dxa"/>
            <w:shd w:val="clear" w:color="auto" w:fill="FFFFFF"/>
          </w:tcPr>
          <w:p w14:paraId="2A8CEBD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51</w:t>
            </w:r>
          </w:p>
        </w:tc>
        <w:tc>
          <w:tcPr>
            <w:tcW w:w="900" w:type="dxa"/>
            <w:shd w:val="clear" w:color="auto" w:fill="FFFFFF"/>
          </w:tcPr>
          <w:p w14:paraId="7B40D8A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810</w:t>
            </w:r>
          </w:p>
        </w:tc>
        <w:tc>
          <w:tcPr>
            <w:tcW w:w="806" w:type="dxa"/>
            <w:shd w:val="clear" w:color="auto" w:fill="FFFFFF"/>
          </w:tcPr>
          <w:p w14:paraId="01C4129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72</w:t>
            </w:r>
          </w:p>
        </w:tc>
      </w:tr>
      <w:tr w:rsidR="0060699F" w:rsidRPr="003A0E06" w14:paraId="61C56004" w14:textId="77777777" w:rsidTr="004C413A">
        <w:trPr>
          <w:cantSplit/>
        </w:trPr>
        <w:tc>
          <w:tcPr>
            <w:tcW w:w="270" w:type="dxa"/>
            <w:vMerge/>
            <w:tcBorders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AB9D8B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4" w:type="dxa"/>
            <w:tcBorders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26BB23B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irm Size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shd w:val="clear" w:color="auto" w:fill="FFFFFF"/>
          </w:tcPr>
          <w:p w14:paraId="74570C4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4</w:t>
            </w:r>
          </w:p>
        </w:tc>
        <w:tc>
          <w:tcPr>
            <w:tcW w:w="1165" w:type="dxa"/>
            <w:tcBorders>
              <w:bottom w:val="single" w:sz="4" w:space="0" w:color="auto"/>
            </w:tcBorders>
            <w:shd w:val="clear" w:color="auto" w:fill="FFFFFF"/>
          </w:tcPr>
          <w:p w14:paraId="4A7E30D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64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FFFFFF"/>
          </w:tcPr>
          <w:p w14:paraId="6623B10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5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shd w:val="clear" w:color="auto" w:fill="FFFFFF"/>
          </w:tcPr>
          <w:p w14:paraId="024BDB2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56</w:t>
            </w:r>
          </w:p>
        </w:tc>
        <w:tc>
          <w:tcPr>
            <w:tcW w:w="806" w:type="dxa"/>
            <w:tcBorders>
              <w:bottom w:val="single" w:sz="4" w:space="0" w:color="auto"/>
            </w:tcBorders>
            <w:shd w:val="clear" w:color="auto" w:fill="FFFFFF"/>
          </w:tcPr>
          <w:p w14:paraId="332306B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</w:tr>
      <w:tr w:rsidR="0060699F" w:rsidRPr="003A0E06" w14:paraId="0AD3CB30" w14:textId="77777777" w:rsidTr="004C413A">
        <w:trPr>
          <w:cantSplit/>
        </w:trPr>
        <w:tc>
          <w:tcPr>
            <w:tcW w:w="6840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6C01598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Dependent Variable: ABS_RES</w:t>
            </w:r>
          </w:p>
        </w:tc>
      </w:tr>
    </w:tbl>
    <w:p w14:paraId="7A26A6C2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7D854C4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  <w:lang w:val="sv-SE"/>
        </w:rPr>
        <w:t>Hasil Uji Analisis Regresi Linier Berganda</w:t>
      </w:r>
    </w:p>
    <w:tbl>
      <w:tblPr>
        <w:tblW w:w="7299" w:type="dxa"/>
        <w:tblInd w:w="71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5"/>
        <w:gridCol w:w="1550"/>
        <w:gridCol w:w="900"/>
        <w:gridCol w:w="1139"/>
        <w:gridCol w:w="1471"/>
        <w:gridCol w:w="1080"/>
        <w:gridCol w:w="904"/>
      </w:tblGrid>
      <w:tr w:rsidR="0060699F" w:rsidRPr="003A0E06" w14:paraId="782F26DF" w14:textId="77777777" w:rsidTr="004C413A">
        <w:trPr>
          <w:cantSplit/>
          <w:trHeight w:val="300"/>
          <w:tblHeader/>
        </w:trPr>
        <w:tc>
          <w:tcPr>
            <w:tcW w:w="7299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138B97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60699F" w:rsidRPr="003A0E06" w14:paraId="2EE00E32" w14:textId="77777777" w:rsidTr="004C413A">
        <w:trPr>
          <w:cantSplit/>
          <w:trHeight w:val="615"/>
          <w:tblHeader/>
        </w:trPr>
        <w:tc>
          <w:tcPr>
            <w:tcW w:w="1805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3F33EC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0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5BB86B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2B3BE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3A69DB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9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49FDF65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60699F" w:rsidRPr="003A0E06" w14:paraId="41EC27C9" w14:textId="77777777" w:rsidTr="004C413A">
        <w:trPr>
          <w:cantSplit/>
          <w:trHeight w:val="300"/>
          <w:tblHeader/>
        </w:trPr>
        <w:tc>
          <w:tcPr>
            <w:tcW w:w="1805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48D5C8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242C2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CBF482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13F2A6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F497F9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1B1829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1C17CE80" w14:textId="77777777" w:rsidTr="004C413A">
        <w:trPr>
          <w:cantSplit/>
          <w:trHeight w:val="314"/>
        </w:trPr>
        <w:tc>
          <w:tcPr>
            <w:tcW w:w="25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BBF1BC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D990E9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3D0746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8.195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F0EF90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.438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6C733D7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C097DC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3.361</w:t>
            </w: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32B383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60699F" w:rsidRPr="003A0E06" w14:paraId="207BA4C6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859D36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90FD42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F4AF62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701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9D1CDB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91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0CD00D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7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A6873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3.663</w:t>
            </w: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69DD83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6F7FD5A0" w14:textId="77777777" w:rsidTr="004C413A">
        <w:trPr>
          <w:cantSplit/>
          <w:trHeight w:val="314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426CF2C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8ABAF7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everag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D78226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9.380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CCBB0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606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D2F23A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69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477950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15.469</w:t>
            </w: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A9D4C2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147221A0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16334A5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8B6F48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Operating Capacit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DD060A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.864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E18863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56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E1B18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4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663DE0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8.050</w:t>
            </w: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048D07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63C0D832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7980BA0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A6DCCF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irm Siz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415D674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441</w:t>
            </w:r>
          </w:p>
        </w:tc>
        <w:tc>
          <w:tcPr>
            <w:tcW w:w="11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4F6A6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87</w:t>
            </w:r>
          </w:p>
        </w:tc>
        <w:tc>
          <w:tcPr>
            <w:tcW w:w="14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CB0DA6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223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B8D44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5.067</w:t>
            </w: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B5711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543F5B8C" w14:textId="77777777" w:rsidTr="004C413A">
        <w:trPr>
          <w:cantSplit/>
          <w:trHeight w:val="300"/>
        </w:trPr>
        <w:tc>
          <w:tcPr>
            <w:tcW w:w="7299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7832E9C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Dependent Variable: Z-Score</w:t>
            </w:r>
          </w:p>
        </w:tc>
      </w:tr>
    </w:tbl>
    <w:p w14:paraId="1DA7E533" w14:textId="77777777" w:rsidR="0060699F" w:rsidRPr="003A0E06" w:rsidRDefault="0060699F" w:rsidP="0060699F">
      <w:pPr>
        <w:spacing w:line="276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D10991D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</w:rPr>
        <w:t>Hasil Uji F</w:t>
      </w:r>
    </w:p>
    <w:tbl>
      <w:tblPr>
        <w:tblW w:w="6863" w:type="dxa"/>
        <w:tblInd w:w="106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75"/>
        <w:gridCol w:w="1548"/>
        <w:gridCol w:w="1170"/>
        <w:gridCol w:w="810"/>
        <w:gridCol w:w="1170"/>
        <w:gridCol w:w="990"/>
        <w:gridCol w:w="900"/>
      </w:tblGrid>
      <w:tr w:rsidR="0060699F" w:rsidRPr="003A0E06" w14:paraId="66D7CA26" w14:textId="77777777" w:rsidTr="004C413A">
        <w:trPr>
          <w:cantSplit/>
          <w:tblHeader/>
        </w:trPr>
        <w:tc>
          <w:tcPr>
            <w:tcW w:w="6863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0CEC13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OVA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60699F" w:rsidRPr="003A0E06" w14:paraId="2B814B10" w14:textId="77777777" w:rsidTr="004C413A">
        <w:trPr>
          <w:cantSplit/>
        </w:trPr>
        <w:tc>
          <w:tcPr>
            <w:tcW w:w="182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7F730C3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7BA86FD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um of Squares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7D7B7F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df</w:t>
            </w:r>
            <w:proofErr w:type="spellEnd"/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79B95A5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ean Square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6CCA79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0446CF0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60699F" w:rsidRPr="003A0E06" w14:paraId="014F8F06" w14:textId="77777777" w:rsidTr="004C413A">
        <w:trPr>
          <w:cantSplit/>
        </w:trPr>
        <w:tc>
          <w:tcPr>
            <w:tcW w:w="275" w:type="dxa"/>
            <w:vMerge w:val="restart"/>
            <w:tcBorders>
              <w:bottom w:val="nil"/>
              <w:right w:val="nil"/>
            </w:tcBorders>
            <w:shd w:val="clear" w:color="auto" w:fill="FFFFFF" w:themeFill="background1"/>
          </w:tcPr>
          <w:p w14:paraId="1A29608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48" w:type="dxa"/>
            <w:tcBorders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4069125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Regression</w:t>
            </w:r>
          </w:p>
        </w:tc>
        <w:tc>
          <w:tcPr>
            <w:tcW w:w="1170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9F100F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821.824</w:t>
            </w:r>
          </w:p>
        </w:tc>
        <w:tc>
          <w:tcPr>
            <w:tcW w:w="810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4DBE3B5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70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15F7B3B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05.456</w:t>
            </w:r>
          </w:p>
        </w:tc>
        <w:tc>
          <w:tcPr>
            <w:tcW w:w="990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AB5C93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05.301</w:t>
            </w:r>
          </w:p>
        </w:tc>
        <w:tc>
          <w:tcPr>
            <w:tcW w:w="900" w:type="dxa"/>
            <w:tcBorders>
              <w:left w:val="single" w:sz="4" w:space="0" w:color="auto"/>
              <w:bottom w:val="nil"/>
            </w:tcBorders>
            <w:shd w:val="clear" w:color="auto" w:fill="FFFFFF"/>
          </w:tcPr>
          <w:p w14:paraId="0AF5587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</w:p>
        </w:tc>
      </w:tr>
      <w:tr w:rsidR="0060699F" w:rsidRPr="003A0E06" w14:paraId="19036826" w14:textId="77777777" w:rsidTr="004C413A">
        <w:trPr>
          <w:cantSplit/>
        </w:trPr>
        <w:tc>
          <w:tcPr>
            <w:tcW w:w="275" w:type="dxa"/>
            <w:vMerge/>
            <w:tcBorders>
              <w:top w:val="nil"/>
              <w:bottom w:val="nil"/>
              <w:right w:val="nil"/>
            </w:tcBorders>
            <w:shd w:val="clear" w:color="auto" w:fill="FFFFFF" w:themeFill="background1"/>
          </w:tcPr>
          <w:p w14:paraId="642E78B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FFFFF" w:themeFill="background1"/>
          </w:tcPr>
          <w:p w14:paraId="65DA3D1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Residual</w:t>
            </w:r>
          </w:p>
        </w:tc>
        <w:tc>
          <w:tcPr>
            <w:tcW w:w="117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067095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82.914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0BDDB12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117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</w:tcPr>
          <w:p w14:paraId="52E23CF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951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4C4A04D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14:paraId="4EA7DE2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1F740F66" w14:textId="77777777" w:rsidTr="004C413A">
        <w:trPr>
          <w:cantSplit/>
        </w:trPr>
        <w:tc>
          <w:tcPr>
            <w:tcW w:w="275" w:type="dxa"/>
            <w:vMerge/>
            <w:tcBorders>
              <w:top w:val="nil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2BF40B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E21735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otal</w:t>
            </w:r>
          </w:p>
        </w:tc>
        <w:tc>
          <w:tcPr>
            <w:tcW w:w="11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452641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104.739</w:t>
            </w:r>
          </w:p>
        </w:tc>
        <w:tc>
          <w:tcPr>
            <w:tcW w:w="8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7D6828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117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B5A230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BFF716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61AF5C4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2FD20FF7" w14:textId="77777777" w:rsidTr="004C413A">
        <w:trPr>
          <w:cantSplit/>
        </w:trPr>
        <w:tc>
          <w:tcPr>
            <w:tcW w:w="6863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27F7C5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Dependent Variable: Z-Score</w:t>
            </w:r>
          </w:p>
        </w:tc>
      </w:tr>
      <w:tr w:rsidR="0060699F" w:rsidRPr="003A0E06" w14:paraId="32DE3BEE" w14:textId="77777777" w:rsidTr="004C413A">
        <w:trPr>
          <w:cantSplit/>
        </w:trPr>
        <w:tc>
          <w:tcPr>
            <w:tcW w:w="686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8BB41F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 xml:space="preserve">b. Predictors: (Constant), Firm Size, Leverage, Operating Capacity, </w:t>
            </w: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</w:tr>
    </w:tbl>
    <w:p w14:paraId="12ADF0D5" w14:textId="77777777" w:rsidR="0060699F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5FCC6EA" w14:textId="77777777" w:rsidR="0060699F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D67C6F1" w14:textId="77777777" w:rsidR="0060699F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147CD69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4AA02862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</w:rPr>
        <w:lastRenderedPageBreak/>
        <w:t>Hasil Uji T</w:t>
      </w:r>
    </w:p>
    <w:tbl>
      <w:tblPr>
        <w:tblW w:w="6844" w:type="dxa"/>
        <w:tblInd w:w="107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55"/>
        <w:gridCol w:w="1275"/>
        <w:gridCol w:w="900"/>
        <w:gridCol w:w="1170"/>
        <w:gridCol w:w="1440"/>
        <w:gridCol w:w="990"/>
        <w:gridCol w:w="814"/>
      </w:tblGrid>
      <w:tr w:rsidR="0060699F" w:rsidRPr="003A0E06" w14:paraId="39D295AB" w14:textId="77777777" w:rsidTr="004C413A">
        <w:trPr>
          <w:cantSplit/>
          <w:trHeight w:val="300"/>
          <w:tblHeader/>
        </w:trPr>
        <w:tc>
          <w:tcPr>
            <w:tcW w:w="6844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D3A1F6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efficients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60699F" w:rsidRPr="003A0E06" w14:paraId="65F91E5F" w14:textId="77777777" w:rsidTr="004C413A">
        <w:trPr>
          <w:cantSplit/>
          <w:trHeight w:val="615"/>
          <w:tblHeader/>
        </w:trPr>
        <w:tc>
          <w:tcPr>
            <w:tcW w:w="1530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5EC49B4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207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785208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Unstandardized Coefficient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093D7D9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andardized Coefficients</w:t>
            </w:r>
          </w:p>
        </w:tc>
        <w:tc>
          <w:tcPr>
            <w:tcW w:w="9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707B33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t</w:t>
            </w:r>
          </w:p>
        </w:tc>
        <w:tc>
          <w:tcPr>
            <w:tcW w:w="8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D73290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ig.</w:t>
            </w:r>
          </w:p>
        </w:tc>
      </w:tr>
      <w:tr w:rsidR="0060699F" w:rsidRPr="003A0E06" w14:paraId="085B3EC9" w14:textId="77777777" w:rsidTr="004C413A">
        <w:trPr>
          <w:cantSplit/>
          <w:trHeight w:val="300"/>
          <w:tblHeader/>
        </w:trPr>
        <w:tc>
          <w:tcPr>
            <w:tcW w:w="1530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10F0AE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921814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569605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Error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6A140B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eta</w:t>
            </w:r>
          </w:p>
        </w:tc>
        <w:tc>
          <w:tcPr>
            <w:tcW w:w="99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33BBFE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63E1FE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0699F" w:rsidRPr="003A0E06" w14:paraId="3A50287F" w14:textId="77777777" w:rsidTr="004C413A">
        <w:trPr>
          <w:cantSplit/>
          <w:trHeight w:val="314"/>
        </w:trPr>
        <w:tc>
          <w:tcPr>
            <w:tcW w:w="25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F84524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2553C8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(Constant)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B0076A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8.19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D52D4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.438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3C35EAC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B7BEDB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3.361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5C5B6C2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1</w:t>
            </w:r>
          </w:p>
        </w:tc>
      </w:tr>
      <w:tr w:rsidR="0060699F" w:rsidRPr="003A0E06" w14:paraId="5A41A3C4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302E694D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F8A8EA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8F9B2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70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3FCBA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9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74D77C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170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47B5AD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3.663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B586C5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744F614A" w14:textId="77777777" w:rsidTr="004C413A">
        <w:trPr>
          <w:cantSplit/>
          <w:trHeight w:val="314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33485B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0F9E24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everag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D6B2EE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9.380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3F38E6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60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1AB566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.69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51E2B0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-15.469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653FD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453B006E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24543E9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EF1A6C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Operating Capacit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798198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2.86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11825D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5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705BC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347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F7CF33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8.050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78BB21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48F577AD" w14:textId="77777777" w:rsidTr="004C413A">
        <w:trPr>
          <w:cantSplit/>
          <w:trHeight w:val="329"/>
        </w:trPr>
        <w:tc>
          <w:tcPr>
            <w:tcW w:w="2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038C561B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9CFEAA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Firm Siz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868EB6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44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C1B516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87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F0F3389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223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538FB7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5.067</w:t>
            </w:r>
          </w:p>
        </w:tc>
        <w:tc>
          <w:tcPr>
            <w:tcW w:w="8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6614D9D4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000</w:t>
            </w:r>
          </w:p>
        </w:tc>
      </w:tr>
      <w:tr w:rsidR="0060699F" w:rsidRPr="003A0E06" w14:paraId="04814B40" w14:textId="77777777" w:rsidTr="004C413A">
        <w:trPr>
          <w:cantSplit/>
          <w:trHeight w:val="300"/>
        </w:trPr>
        <w:tc>
          <w:tcPr>
            <w:tcW w:w="6844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0BFD03A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276" w:lineRule="auto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. Dependent Variable: Z-Score</w:t>
            </w:r>
          </w:p>
        </w:tc>
      </w:tr>
    </w:tbl>
    <w:p w14:paraId="6F309137" w14:textId="77777777" w:rsidR="0060699F" w:rsidRPr="003A0E06" w:rsidRDefault="0060699F" w:rsidP="0060699F">
      <w:pPr>
        <w:spacing w:line="276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53FE950" w14:textId="77777777" w:rsidR="0060699F" w:rsidRPr="003A0E06" w:rsidRDefault="0060699F" w:rsidP="0060699F">
      <w:pPr>
        <w:numPr>
          <w:ilvl w:val="0"/>
          <w:numId w:val="55"/>
        </w:numPr>
        <w:spacing w:line="276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  <w:r w:rsidRPr="003A0E06">
        <w:rPr>
          <w:rFonts w:ascii="Times New Roman" w:hAnsi="Times New Roman" w:cs="Times New Roman"/>
          <w:sz w:val="24"/>
          <w:szCs w:val="24"/>
        </w:rPr>
        <w:t xml:space="preserve">Hasil Uji </w:t>
      </w:r>
      <w:proofErr w:type="spellStart"/>
      <w:r w:rsidRPr="003A0E06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3A0E06">
        <w:rPr>
          <w:rFonts w:ascii="Times New Roman" w:hAnsi="Times New Roman" w:cs="Times New Roman"/>
          <w:sz w:val="24"/>
          <w:szCs w:val="24"/>
        </w:rPr>
        <w:t xml:space="preserve"> Determinasi</w:t>
      </w:r>
    </w:p>
    <w:tbl>
      <w:tblPr>
        <w:tblW w:w="7200" w:type="dxa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328"/>
      </w:tblGrid>
      <w:tr w:rsidR="0060699F" w:rsidRPr="003A0E06" w14:paraId="73DC5040" w14:textId="77777777" w:rsidTr="004C413A">
        <w:trPr>
          <w:cantSplit/>
        </w:trPr>
        <w:tc>
          <w:tcPr>
            <w:tcW w:w="720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FE65F20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odel </w:t>
            </w:r>
            <w:proofErr w:type="spellStart"/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mmary</w:t>
            </w:r>
            <w:r w:rsidRPr="003A0E06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b</w:t>
            </w:r>
            <w:proofErr w:type="spellEnd"/>
          </w:p>
        </w:tc>
      </w:tr>
      <w:tr w:rsidR="0060699F" w:rsidRPr="003A0E06" w14:paraId="060FA98E" w14:textId="77777777" w:rsidTr="004C413A">
        <w:trPr>
          <w:cantSplit/>
        </w:trPr>
        <w:tc>
          <w:tcPr>
            <w:tcW w:w="798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65FF8A6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Model</w:t>
            </w:r>
          </w:p>
        </w:tc>
        <w:tc>
          <w:tcPr>
            <w:tcW w:w="1030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176C9112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1092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3B060D3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R Square</w:t>
            </w:r>
          </w:p>
        </w:tc>
        <w:tc>
          <w:tcPr>
            <w:tcW w:w="1476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7236FC1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Adjusted R Square</w:t>
            </w:r>
          </w:p>
        </w:tc>
        <w:tc>
          <w:tcPr>
            <w:tcW w:w="1476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4271956F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Std. Error of the Estimate</w:t>
            </w:r>
          </w:p>
        </w:tc>
        <w:tc>
          <w:tcPr>
            <w:tcW w:w="1328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1A7E9B1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Durbin-Watson</w:t>
            </w:r>
          </w:p>
        </w:tc>
      </w:tr>
      <w:tr w:rsidR="0060699F" w:rsidRPr="003A0E06" w14:paraId="7BBAC95E" w14:textId="77777777" w:rsidTr="004C413A">
        <w:trPr>
          <w:cantSplit/>
        </w:trPr>
        <w:tc>
          <w:tcPr>
            <w:tcW w:w="798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1E85FEA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30" w:type="dxa"/>
            <w:tcBorders>
              <w:bottom w:val="single" w:sz="4" w:space="0" w:color="auto"/>
            </w:tcBorders>
            <w:shd w:val="clear" w:color="auto" w:fill="FFFFFF"/>
          </w:tcPr>
          <w:p w14:paraId="6AB457BE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863</w:t>
            </w:r>
            <w:r w:rsidRPr="003A0E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2" w:type="dxa"/>
            <w:tcBorders>
              <w:bottom w:val="single" w:sz="4" w:space="0" w:color="auto"/>
            </w:tcBorders>
            <w:shd w:val="clear" w:color="auto" w:fill="FFFFFF"/>
          </w:tcPr>
          <w:p w14:paraId="2396F5A8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744</w:t>
            </w:r>
          </w:p>
        </w:tc>
        <w:tc>
          <w:tcPr>
            <w:tcW w:w="1476" w:type="dxa"/>
            <w:tcBorders>
              <w:bottom w:val="single" w:sz="4" w:space="0" w:color="auto"/>
            </w:tcBorders>
            <w:shd w:val="clear" w:color="auto" w:fill="FFFFFF"/>
          </w:tcPr>
          <w:p w14:paraId="715AFB81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.737</w:t>
            </w:r>
          </w:p>
        </w:tc>
        <w:tc>
          <w:tcPr>
            <w:tcW w:w="1476" w:type="dxa"/>
            <w:tcBorders>
              <w:bottom w:val="single" w:sz="4" w:space="0" w:color="auto"/>
            </w:tcBorders>
            <w:shd w:val="clear" w:color="auto" w:fill="FFFFFF"/>
          </w:tcPr>
          <w:p w14:paraId="4A6F7D06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39683</w:t>
            </w:r>
          </w:p>
        </w:tc>
        <w:tc>
          <w:tcPr>
            <w:tcW w:w="1328" w:type="dxa"/>
            <w:tcBorders>
              <w:bottom w:val="single" w:sz="4" w:space="0" w:color="auto"/>
            </w:tcBorders>
            <w:shd w:val="clear" w:color="auto" w:fill="FFFFFF"/>
          </w:tcPr>
          <w:p w14:paraId="321C1E15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1.798</w:t>
            </w:r>
          </w:p>
        </w:tc>
      </w:tr>
      <w:tr w:rsidR="0060699F" w:rsidRPr="003A0E06" w14:paraId="7A5F332A" w14:textId="77777777" w:rsidTr="004C413A">
        <w:trPr>
          <w:cantSplit/>
        </w:trPr>
        <w:tc>
          <w:tcPr>
            <w:tcW w:w="7200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14:paraId="47CC0EC3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 xml:space="preserve">a. Predictors: (Constant), Firm Size, Leverage, Operating Capacity, </w:t>
            </w:r>
            <w:proofErr w:type="spellStart"/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Likuiditas</w:t>
            </w:r>
            <w:proofErr w:type="spellEnd"/>
          </w:p>
        </w:tc>
      </w:tr>
      <w:tr w:rsidR="0060699F" w:rsidRPr="003A0E06" w14:paraId="39E7DC56" w14:textId="77777777" w:rsidTr="004C413A">
        <w:trPr>
          <w:cantSplit/>
        </w:trPr>
        <w:tc>
          <w:tcPr>
            <w:tcW w:w="720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13ADAC7" w14:textId="77777777" w:rsidR="0060699F" w:rsidRPr="003A0E06" w:rsidRDefault="0060699F" w:rsidP="004C413A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 w:cs="Times New Roman"/>
                <w:sz w:val="24"/>
                <w:szCs w:val="24"/>
              </w:rPr>
            </w:pPr>
            <w:r w:rsidRPr="003A0E06">
              <w:rPr>
                <w:rFonts w:ascii="Times New Roman" w:hAnsi="Times New Roman" w:cs="Times New Roman"/>
                <w:sz w:val="24"/>
                <w:szCs w:val="24"/>
              </w:rPr>
              <w:t>b. Dependent Variable: Z-Score</w:t>
            </w:r>
          </w:p>
        </w:tc>
      </w:tr>
    </w:tbl>
    <w:p w14:paraId="0EFC9321" w14:textId="77777777" w:rsidR="0060699F" w:rsidRPr="003A0E06" w:rsidRDefault="0060699F" w:rsidP="0060699F">
      <w:pPr>
        <w:spacing w:line="276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3CE40FD3" w14:textId="77777777" w:rsidR="00C26187" w:rsidRPr="0060699F" w:rsidRDefault="00C26187" w:rsidP="0060699F">
      <w:pPr>
        <w:spacing w:line="480" w:lineRule="auto"/>
        <w:jc w:val="both"/>
        <w:rPr>
          <w:rFonts w:ascii="Times New Roman" w:hAnsi="Times New Roman" w:cs="Times New Roman"/>
          <w:sz w:val="24"/>
          <w:szCs w:val="22"/>
          <w:lang w:val="id-ID"/>
        </w:rPr>
      </w:pPr>
    </w:p>
    <w:sectPr w:rsidR="00C26187" w:rsidRPr="0060699F" w:rsidSect="00B817BD">
      <w:headerReference w:type="default" r:id="rId9"/>
      <w:footerReference w:type="first" r:id="rId10"/>
      <w:pgSz w:w="11906" w:h="16838" w:code="9"/>
      <w:pgMar w:top="1699" w:right="2275" w:bottom="2275" w:left="1699" w:header="706" w:footer="706" w:gutter="0"/>
      <w:pgNumType w:start="108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28ECD9" w14:textId="77777777" w:rsidR="00B817BD" w:rsidRDefault="00B817BD" w:rsidP="00EC45F2">
      <w:pPr>
        <w:spacing w:after="0" w:line="240" w:lineRule="auto"/>
      </w:pPr>
      <w:r>
        <w:separator/>
      </w:r>
    </w:p>
  </w:endnote>
  <w:endnote w:type="continuationSeparator" w:id="0">
    <w:p w14:paraId="28E42846" w14:textId="77777777" w:rsidR="00B817BD" w:rsidRDefault="00B817BD" w:rsidP="00EC45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986586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83151A" w14:textId="73AD810E" w:rsidR="00EC45F2" w:rsidRDefault="00EC45F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A71D38D" w14:textId="77777777" w:rsidR="00EC45F2" w:rsidRDefault="00EC45F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90B0A8" w14:textId="77777777" w:rsidR="00B817BD" w:rsidRDefault="00B817BD" w:rsidP="00EC45F2">
      <w:pPr>
        <w:spacing w:after="0" w:line="240" w:lineRule="auto"/>
      </w:pPr>
      <w:r>
        <w:separator/>
      </w:r>
    </w:p>
  </w:footnote>
  <w:footnote w:type="continuationSeparator" w:id="0">
    <w:p w14:paraId="47CE5649" w14:textId="77777777" w:rsidR="00B817BD" w:rsidRDefault="00B817BD" w:rsidP="00EC45F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0829664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5491AC0" w14:textId="30BB1B86" w:rsidR="00EC45F2" w:rsidRDefault="00EC45F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AAD2585" w14:textId="77777777" w:rsidR="00EC45F2" w:rsidRDefault="00EC45F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1A10DD"/>
    <w:multiLevelType w:val="hybridMultilevel"/>
    <w:tmpl w:val="059C77AA"/>
    <w:lvl w:ilvl="0" w:tplc="B044B77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A0B7943"/>
    <w:multiLevelType w:val="hybridMultilevel"/>
    <w:tmpl w:val="9FBA100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816D8B"/>
    <w:multiLevelType w:val="hybridMultilevel"/>
    <w:tmpl w:val="9E5832F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FA73BEF"/>
    <w:multiLevelType w:val="hybridMultilevel"/>
    <w:tmpl w:val="C0FE433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D97CA3"/>
    <w:multiLevelType w:val="hybridMultilevel"/>
    <w:tmpl w:val="A19A0B4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761F55"/>
    <w:multiLevelType w:val="hybridMultilevel"/>
    <w:tmpl w:val="5012182E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15A57F23"/>
    <w:multiLevelType w:val="hybridMultilevel"/>
    <w:tmpl w:val="55840E2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16B84999"/>
    <w:multiLevelType w:val="hybridMultilevel"/>
    <w:tmpl w:val="91BC475A"/>
    <w:lvl w:ilvl="0" w:tplc="E678339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FB3D64"/>
    <w:multiLevelType w:val="hybridMultilevel"/>
    <w:tmpl w:val="EFDC5AF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D967FA"/>
    <w:multiLevelType w:val="hybridMultilevel"/>
    <w:tmpl w:val="5588DE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A776A9D"/>
    <w:multiLevelType w:val="hybridMultilevel"/>
    <w:tmpl w:val="C2F6DE36"/>
    <w:lvl w:ilvl="0" w:tplc="C6C0276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AAF5FCB"/>
    <w:multiLevelType w:val="hybridMultilevel"/>
    <w:tmpl w:val="9184FCEE"/>
    <w:lvl w:ilvl="0" w:tplc="86C00F5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C076978"/>
    <w:multiLevelType w:val="hybridMultilevel"/>
    <w:tmpl w:val="BB809714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3" w15:restartNumberingAfterBreak="0">
    <w:nsid w:val="1C675CF9"/>
    <w:multiLevelType w:val="hybridMultilevel"/>
    <w:tmpl w:val="0D6C49EC"/>
    <w:lvl w:ilvl="0" w:tplc="899A5534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4E35032"/>
    <w:multiLevelType w:val="hybridMultilevel"/>
    <w:tmpl w:val="04B2A37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54E50EE"/>
    <w:multiLevelType w:val="hybridMultilevel"/>
    <w:tmpl w:val="FC18B366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6" w15:restartNumberingAfterBreak="0">
    <w:nsid w:val="290D23C6"/>
    <w:multiLevelType w:val="hybridMultilevel"/>
    <w:tmpl w:val="1FEE56D8"/>
    <w:lvl w:ilvl="0" w:tplc="5B7C10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DEC7E72"/>
    <w:multiLevelType w:val="hybridMultilevel"/>
    <w:tmpl w:val="6CEC33E2"/>
    <w:lvl w:ilvl="0" w:tplc="04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8" w15:restartNumberingAfterBreak="0">
    <w:nsid w:val="2F616289"/>
    <w:multiLevelType w:val="hybridMultilevel"/>
    <w:tmpl w:val="D1D8FEF4"/>
    <w:lvl w:ilvl="0" w:tplc="105034F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42A7042"/>
    <w:multiLevelType w:val="hybridMultilevel"/>
    <w:tmpl w:val="328CA398"/>
    <w:lvl w:ilvl="0" w:tplc="F4E48244">
      <w:start w:val="1"/>
      <w:numFmt w:val="lowerLetter"/>
      <w:lvlText w:val="%1."/>
      <w:lvlJc w:val="left"/>
      <w:pPr>
        <w:ind w:left="2628" w:hanging="360"/>
      </w:pPr>
      <w:rPr>
        <w:rFonts w:ascii="Times New Roman" w:eastAsiaTheme="minorHAnsi" w:hAnsi="Times New Roman" w:cs="Times New Roman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20" w15:restartNumberingAfterBreak="0">
    <w:nsid w:val="34AB3DAB"/>
    <w:multiLevelType w:val="hybridMultilevel"/>
    <w:tmpl w:val="B9C2C4B4"/>
    <w:lvl w:ilvl="0" w:tplc="D85A82D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8DF0AC7"/>
    <w:multiLevelType w:val="hybridMultilevel"/>
    <w:tmpl w:val="492EE7CE"/>
    <w:lvl w:ilvl="0" w:tplc="F950197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B0D2F78"/>
    <w:multiLevelType w:val="hybridMultilevel"/>
    <w:tmpl w:val="89364716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3" w15:restartNumberingAfterBreak="0">
    <w:nsid w:val="3DA10F6D"/>
    <w:multiLevelType w:val="hybridMultilevel"/>
    <w:tmpl w:val="5364737C"/>
    <w:lvl w:ilvl="0" w:tplc="DF1016D6">
      <w:start w:val="1"/>
      <w:numFmt w:val="decimal"/>
      <w:lvlText w:val="%1)"/>
      <w:lvlJc w:val="left"/>
      <w:pPr>
        <w:ind w:left="180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41355D79"/>
    <w:multiLevelType w:val="hybridMultilevel"/>
    <w:tmpl w:val="53287FB0"/>
    <w:lvl w:ilvl="0" w:tplc="8E1089A4">
      <w:start w:val="1"/>
      <w:numFmt w:val="lowerLetter"/>
      <w:lvlText w:val="%1."/>
      <w:lvlJc w:val="left"/>
      <w:pPr>
        <w:ind w:left="39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21F6465"/>
    <w:multiLevelType w:val="hybridMultilevel"/>
    <w:tmpl w:val="FD36B00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4D26EFE"/>
    <w:multiLevelType w:val="hybridMultilevel"/>
    <w:tmpl w:val="BC8026FE"/>
    <w:lvl w:ilvl="0" w:tplc="B2FE4AD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7496CB2"/>
    <w:multiLevelType w:val="hybridMultilevel"/>
    <w:tmpl w:val="572CA1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7901DD0"/>
    <w:multiLevelType w:val="hybridMultilevel"/>
    <w:tmpl w:val="BAE67F8C"/>
    <w:lvl w:ilvl="0" w:tplc="90A80DC2">
      <w:start w:val="1"/>
      <w:numFmt w:val="lowerLetter"/>
      <w:lvlText w:val="%1"/>
      <w:lvlJc w:val="left"/>
      <w:pPr>
        <w:ind w:left="25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8BA45FA"/>
    <w:multiLevelType w:val="hybridMultilevel"/>
    <w:tmpl w:val="9E8247D8"/>
    <w:lvl w:ilvl="0" w:tplc="04090019">
      <w:start w:val="1"/>
      <w:numFmt w:val="lowerLetter"/>
      <w:lvlText w:val="%1."/>
      <w:lvlJc w:val="left"/>
      <w:pPr>
        <w:ind w:left="2304" w:hanging="360"/>
      </w:p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30" w15:restartNumberingAfterBreak="0">
    <w:nsid w:val="4CAF1A48"/>
    <w:multiLevelType w:val="hybridMultilevel"/>
    <w:tmpl w:val="CB18F3BC"/>
    <w:lvl w:ilvl="0" w:tplc="04090019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 w15:restartNumberingAfterBreak="0">
    <w:nsid w:val="4F2F0BFB"/>
    <w:multiLevelType w:val="hybridMultilevel"/>
    <w:tmpl w:val="9D984534"/>
    <w:lvl w:ilvl="0" w:tplc="6270F40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0BA4047"/>
    <w:multiLevelType w:val="hybridMultilevel"/>
    <w:tmpl w:val="44D40E4E"/>
    <w:lvl w:ilvl="0" w:tplc="1898D4B2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2A30255"/>
    <w:multiLevelType w:val="hybridMultilevel"/>
    <w:tmpl w:val="454CD6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4284CE8"/>
    <w:multiLevelType w:val="hybridMultilevel"/>
    <w:tmpl w:val="64265FB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8358D3"/>
    <w:multiLevelType w:val="hybridMultilevel"/>
    <w:tmpl w:val="A998B700"/>
    <w:lvl w:ilvl="0" w:tplc="0FCC5A1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90303E8"/>
    <w:multiLevelType w:val="hybridMultilevel"/>
    <w:tmpl w:val="F24A9D98"/>
    <w:lvl w:ilvl="0" w:tplc="7D383958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E51029E"/>
    <w:multiLevelType w:val="hybridMultilevel"/>
    <w:tmpl w:val="4EF6C2FC"/>
    <w:lvl w:ilvl="0" w:tplc="F4E48244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b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FD94963"/>
    <w:multiLevelType w:val="hybridMultilevel"/>
    <w:tmpl w:val="66CE5D2E"/>
    <w:lvl w:ilvl="0" w:tplc="12F23E20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5FDE063B"/>
    <w:multiLevelType w:val="hybridMultilevel"/>
    <w:tmpl w:val="604480C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0FE49C7"/>
    <w:multiLevelType w:val="hybridMultilevel"/>
    <w:tmpl w:val="25D01A5E"/>
    <w:lvl w:ilvl="0" w:tplc="86C00F5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1EA1AA2"/>
    <w:multiLevelType w:val="hybridMultilevel"/>
    <w:tmpl w:val="144C25A8"/>
    <w:lvl w:ilvl="0" w:tplc="1758D71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DD2A0DE">
      <w:start w:val="1"/>
      <w:numFmt w:val="lowerLetter"/>
      <w:lvlText w:val="%2."/>
      <w:lvlJc w:val="left"/>
      <w:pPr>
        <w:ind w:left="1440" w:hanging="360"/>
      </w:pPr>
      <w:rPr>
        <w:i w:val="0"/>
        <w:iCs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2011BF7"/>
    <w:multiLevelType w:val="hybridMultilevel"/>
    <w:tmpl w:val="7BFE3B00"/>
    <w:lvl w:ilvl="0" w:tplc="04090019">
      <w:start w:val="1"/>
      <w:numFmt w:val="lowerLetter"/>
      <w:lvlText w:val="%1."/>
      <w:lvlJc w:val="left"/>
      <w:pPr>
        <w:ind w:left="23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43" w15:restartNumberingAfterBreak="0">
    <w:nsid w:val="62D43694"/>
    <w:multiLevelType w:val="hybridMultilevel"/>
    <w:tmpl w:val="FD1CCFF4"/>
    <w:lvl w:ilvl="0" w:tplc="2C46D09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4C7058A"/>
    <w:multiLevelType w:val="hybridMultilevel"/>
    <w:tmpl w:val="5AC239B6"/>
    <w:lvl w:ilvl="0" w:tplc="0ED8EA9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5121DF0"/>
    <w:multiLevelType w:val="hybridMultilevel"/>
    <w:tmpl w:val="597440C0"/>
    <w:lvl w:ilvl="0" w:tplc="B5BA48C0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5C3260B"/>
    <w:multiLevelType w:val="multilevel"/>
    <w:tmpl w:val="4B4888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 w:val="0"/>
      </w:r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47" w15:restartNumberingAfterBreak="0">
    <w:nsid w:val="661A45F0"/>
    <w:multiLevelType w:val="hybridMultilevel"/>
    <w:tmpl w:val="838C0F66"/>
    <w:lvl w:ilvl="0" w:tplc="24B82A3C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6D1518C3"/>
    <w:multiLevelType w:val="hybridMultilevel"/>
    <w:tmpl w:val="05FCE1A0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 w15:restartNumberingAfterBreak="0">
    <w:nsid w:val="6FBB2166"/>
    <w:multiLevelType w:val="hybridMultilevel"/>
    <w:tmpl w:val="E0FEF3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0373FFB"/>
    <w:multiLevelType w:val="hybridMultilevel"/>
    <w:tmpl w:val="72BAC720"/>
    <w:lvl w:ilvl="0" w:tplc="0F2442E4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1" w15:restartNumberingAfterBreak="0">
    <w:nsid w:val="71A51489"/>
    <w:multiLevelType w:val="hybridMultilevel"/>
    <w:tmpl w:val="8A42A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 w15:restartNumberingAfterBreak="0">
    <w:nsid w:val="726613FA"/>
    <w:multiLevelType w:val="hybridMultilevel"/>
    <w:tmpl w:val="6E7610DC"/>
    <w:lvl w:ilvl="0" w:tplc="9822DC30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F2442E4">
      <w:numFmt w:val="bullet"/>
      <w:lvlText w:val="-"/>
      <w:lvlJc w:val="left"/>
      <w:pPr>
        <w:ind w:left="1170" w:hanging="360"/>
      </w:pPr>
      <w:rPr>
        <w:rFonts w:ascii="Times New Roman" w:eastAsiaTheme="minorHAnsi" w:hAnsi="Times New Roman"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40542F7"/>
    <w:multiLevelType w:val="hybridMultilevel"/>
    <w:tmpl w:val="6D0A9B5A"/>
    <w:lvl w:ilvl="0" w:tplc="67188CE4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75FE5036"/>
    <w:multiLevelType w:val="hybridMultilevel"/>
    <w:tmpl w:val="E2C095C4"/>
    <w:lvl w:ilvl="0" w:tplc="DD28C1B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764D39BA"/>
    <w:multiLevelType w:val="hybridMultilevel"/>
    <w:tmpl w:val="2DE07A68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6" w15:restartNumberingAfterBreak="0">
    <w:nsid w:val="7C023C58"/>
    <w:multiLevelType w:val="hybridMultilevel"/>
    <w:tmpl w:val="5E960CC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7" w15:restartNumberingAfterBreak="0">
    <w:nsid w:val="7D27095B"/>
    <w:multiLevelType w:val="hybridMultilevel"/>
    <w:tmpl w:val="266EC422"/>
    <w:lvl w:ilvl="0" w:tplc="F0CC554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E165D47"/>
    <w:multiLevelType w:val="hybridMultilevel"/>
    <w:tmpl w:val="890857AE"/>
    <w:lvl w:ilvl="0" w:tplc="8376DA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89169113">
    <w:abstractNumId w:val="51"/>
  </w:num>
  <w:num w:numId="2" w16cid:durableId="183250864">
    <w:abstractNumId w:val="27"/>
  </w:num>
  <w:num w:numId="3" w16cid:durableId="144012662">
    <w:abstractNumId w:val="20"/>
  </w:num>
  <w:num w:numId="4" w16cid:durableId="325522980">
    <w:abstractNumId w:val="33"/>
  </w:num>
  <w:num w:numId="5" w16cid:durableId="136647206">
    <w:abstractNumId w:val="14"/>
  </w:num>
  <w:num w:numId="6" w16cid:durableId="570047956">
    <w:abstractNumId w:val="38"/>
  </w:num>
  <w:num w:numId="7" w16cid:durableId="1000891156">
    <w:abstractNumId w:val="48"/>
  </w:num>
  <w:num w:numId="8" w16cid:durableId="865216258">
    <w:abstractNumId w:val="47"/>
  </w:num>
  <w:num w:numId="9" w16cid:durableId="467631876">
    <w:abstractNumId w:val="52"/>
  </w:num>
  <w:num w:numId="10" w16cid:durableId="290746265">
    <w:abstractNumId w:val="15"/>
  </w:num>
  <w:num w:numId="11" w16cid:durableId="255674450">
    <w:abstractNumId w:val="5"/>
  </w:num>
  <w:num w:numId="12" w16cid:durableId="379012981">
    <w:abstractNumId w:val="2"/>
  </w:num>
  <w:num w:numId="13" w16cid:durableId="1646009040">
    <w:abstractNumId w:val="24"/>
  </w:num>
  <w:num w:numId="14" w16cid:durableId="1702126321">
    <w:abstractNumId w:val="34"/>
  </w:num>
  <w:num w:numId="15" w16cid:durableId="2135055375">
    <w:abstractNumId w:val="56"/>
  </w:num>
  <w:num w:numId="16" w16cid:durableId="1696615273">
    <w:abstractNumId w:val="6"/>
  </w:num>
  <w:num w:numId="17" w16cid:durableId="1793595981">
    <w:abstractNumId w:val="9"/>
  </w:num>
  <w:num w:numId="18" w16cid:durableId="907374334">
    <w:abstractNumId w:val="17"/>
  </w:num>
  <w:num w:numId="19" w16cid:durableId="1403065751">
    <w:abstractNumId w:val="16"/>
  </w:num>
  <w:num w:numId="20" w16cid:durableId="1953659808">
    <w:abstractNumId w:val="30"/>
  </w:num>
  <w:num w:numId="21" w16cid:durableId="1869760772">
    <w:abstractNumId w:val="3"/>
  </w:num>
  <w:num w:numId="22" w16cid:durableId="1855262839">
    <w:abstractNumId w:val="23"/>
  </w:num>
  <w:num w:numId="23" w16cid:durableId="1458794979">
    <w:abstractNumId w:val="13"/>
  </w:num>
  <w:num w:numId="24" w16cid:durableId="45954054">
    <w:abstractNumId w:val="43"/>
  </w:num>
  <w:num w:numId="25" w16cid:durableId="2037651506">
    <w:abstractNumId w:val="45"/>
  </w:num>
  <w:num w:numId="26" w16cid:durableId="1659648548">
    <w:abstractNumId w:val="35"/>
  </w:num>
  <w:num w:numId="27" w16cid:durableId="790169170">
    <w:abstractNumId w:val="32"/>
  </w:num>
  <w:num w:numId="28" w16cid:durableId="878057352">
    <w:abstractNumId w:val="28"/>
  </w:num>
  <w:num w:numId="29" w16cid:durableId="1163351302">
    <w:abstractNumId w:val="1"/>
  </w:num>
  <w:num w:numId="30" w16cid:durableId="597064567">
    <w:abstractNumId w:val="39"/>
  </w:num>
  <w:num w:numId="31" w16cid:durableId="1480614809">
    <w:abstractNumId w:val="25"/>
  </w:num>
  <w:num w:numId="32" w16cid:durableId="784228409">
    <w:abstractNumId w:val="22"/>
  </w:num>
  <w:num w:numId="33" w16cid:durableId="308438951">
    <w:abstractNumId w:val="29"/>
  </w:num>
  <w:num w:numId="34" w16cid:durableId="85345731">
    <w:abstractNumId w:val="46"/>
  </w:num>
  <w:num w:numId="35" w16cid:durableId="1869489253">
    <w:abstractNumId w:val="0"/>
  </w:num>
  <w:num w:numId="36" w16cid:durableId="1946687316">
    <w:abstractNumId w:val="12"/>
  </w:num>
  <w:num w:numId="37" w16cid:durableId="1708489282">
    <w:abstractNumId w:val="7"/>
  </w:num>
  <w:num w:numId="38" w16cid:durableId="123815389">
    <w:abstractNumId w:val="58"/>
  </w:num>
  <w:num w:numId="39" w16cid:durableId="241108635">
    <w:abstractNumId w:val="10"/>
  </w:num>
  <w:num w:numId="40" w16cid:durableId="1727410375">
    <w:abstractNumId w:val="54"/>
  </w:num>
  <w:num w:numId="41" w16cid:durableId="1667006408">
    <w:abstractNumId w:val="41"/>
  </w:num>
  <w:num w:numId="42" w16cid:durableId="1311784015">
    <w:abstractNumId w:val="44"/>
  </w:num>
  <w:num w:numId="43" w16cid:durableId="1989241492">
    <w:abstractNumId w:val="19"/>
  </w:num>
  <w:num w:numId="44" w16cid:durableId="416750266">
    <w:abstractNumId w:val="57"/>
  </w:num>
  <w:num w:numId="45" w16cid:durableId="934433977">
    <w:abstractNumId w:val="53"/>
  </w:num>
  <w:num w:numId="46" w16cid:durableId="312638806">
    <w:abstractNumId w:val="18"/>
  </w:num>
  <w:num w:numId="47" w16cid:durableId="486168304">
    <w:abstractNumId w:val="26"/>
  </w:num>
  <w:num w:numId="48" w16cid:durableId="102769192">
    <w:abstractNumId w:val="31"/>
  </w:num>
  <w:num w:numId="49" w16cid:durableId="371460251">
    <w:abstractNumId w:val="21"/>
  </w:num>
  <w:num w:numId="50" w16cid:durableId="399133802">
    <w:abstractNumId w:val="8"/>
  </w:num>
  <w:num w:numId="51" w16cid:durableId="1017803809">
    <w:abstractNumId w:val="4"/>
  </w:num>
  <w:num w:numId="52" w16cid:durableId="693268245">
    <w:abstractNumId w:val="36"/>
  </w:num>
  <w:num w:numId="53" w16cid:durableId="1673794319">
    <w:abstractNumId w:val="55"/>
  </w:num>
  <w:num w:numId="54" w16cid:durableId="101457111">
    <w:abstractNumId w:val="11"/>
  </w:num>
  <w:num w:numId="55" w16cid:durableId="484660662">
    <w:abstractNumId w:val="40"/>
  </w:num>
  <w:num w:numId="56" w16cid:durableId="1733848997">
    <w:abstractNumId w:val="37"/>
  </w:num>
  <w:num w:numId="57" w16cid:durableId="1550602748">
    <w:abstractNumId w:val="50"/>
  </w:num>
  <w:num w:numId="58" w16cid:durableId="1105685436">
    <w:abstractNumId w:val="42"/>
  </w:num>
  <w:num w:numId="59" w16cid:durableId="2124836880">
    <w:abstractNumId w:val="4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699F"/>
    <w:rsid w:val="00151D80"/>
    <w:rsid w:val="00323688"/>
    <w:rsid w:val="003E77DF"/>
    <w:rsid w:val="003F1B47"/>
    <w:rsid w:val="00413933"/>
    <w:rsid w:val="0060699F"/>
    <w:rsid w:val="00680739"/>
    <w:rsid w:val="00690FD9"/>
    <w:rsid w:val="006D3CBF"/>
    <w:rsid w:val="00716C2F"/>
    <w:rsid w:val="00751C03"/>
    <w:rsid w:val="007B06BA"/>
    <w:rsid w:val="00A12D28"/>
    <w:rsid w:val="00B51AB1"/>
    <w:rsid w:val="00B817BD"/>
    <w:rsid w:val="00BB26F7"/>
    <w:rsid w:val="00C26187"/>
    <w:rsid w:val="00D335A7"/>
    <w:rsid w:val="00E34852"/>
    <w:rsid w:val="00EC45F2"/>
    <w:rsid w:val="00FC2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548DC5"/>
  <w15:chartTrackingRefBased/>
  <w15:docId w15:val="{FD75ED8C-691A-429D-9F0A-CE5EFBA5D2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lang w:val="en-US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699F"/>
    <w:rPr>
      <w:rFonts w:cs="Mangal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0699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29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699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699F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29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60699F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3"/>
      <w14:ligatures w14:val="none"/>
    </w:rPr>
  </w:style>
  <w:style w:type="paragraph" w:styleId="ListParagraph">
    <w:name w:val="List Paragraph"/>
    <w:basedOn w:val="Normal"/>
    <w:link w:val="ListParagraphChar"/>
    <w:uiPriority w:val="34"/>
    <w:qFormat/>
    <w:rsid w:val="0060699F"/>
    <w:pPr>
      <w:ind w:left="720"/>
      <w:contextualSpacing/>
    </w:pPr>
  </w:style>
  <w:style w:type="character" w:customStyle="1" w:styleId="sw">
    <w:name w:val="sw"/>
    <w:basedOn w:val="DefaultParagraphFont"/>
    <w:rsid w:val="0060699F"/>
  </w:style>
  <w:style w:type="paragraph" w:styleId="Header">
    <w:name w:val="header"/>
    <w:basedOn w:val="Normal"/>
    <w:link w:val="HeaderChar"/>
    <w:uiPriority w:val="99"/>
    <w:unhideWhenUsed/>
    <w:rsid w:val="006069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0699F"/>
    <w:rPr>
      <w:rFonts w:cs="Mangal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60699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0699F"/>
    <w:rPr>
      <w:rFonts w:cs="Mangal"/>
      <w:kern w:val="0"/>
      <w14:ligatures w14:val="none"/>
    </w:rPr>
  </w:style>
  <w:style w:type="table" w:styleId="TableGrid">
    <w:name w:val="Table Grid"/>
    <w:basedOn w:val="TableNormal"/>
    <w:uiPriority w:val="39"/>
    <w:rsid w:val="0060699F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rynqvb">
    <w:name w:val="rynqvb"/>
    <w:basedOn w:val="DefaultParagraphFont"/>
    <w:rsid w:val="0060699F"/>
  </w:style>
  <w:style w:type="character" w:styleId="Hyperlink">
    <w:name w:val="Hyperlink"/>
    <w:basedOn w:val="DefaultParagraphFont"/>
    <w:uiPriority w:val="99"/>
    <w:unhideWhenUsed/>
    <w:rsid w:val="0060699F"/>
    <w:rPr>
      <w:color w:val="0563C1" w:themeColor="hyperlink"/>
      <w:u w:val="single"/>
    </w:rPr>
  </w:style>
  <w:style w:type="paragraph" w:customStyle="1" w:styleId="Default">
    <w:name w:val="Default"/>
    <w:rsid w:val="0060699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bidi="ar-SA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60699F"/>
    <w:pPr>
      <w:spacing w:after="200" w:line="240" w:lineRule="auto"/>
    </w:pPr>
    <w:rPr>
      <w:i/>
      <w:iCs/>
      <w:color w:val="44546A" w:themeColor="text2"/>
      <w:sz w:val="18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60699F"/>
    <w:pPr>
      <w:outlineLvl w:val="9"/>
    </w:pPr>
    <w:rPr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60699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0699F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unhideWhenUsed/>
    <w:rsid w:val="0060699F"/>
    <w:pPr>
      <w:spacing w:after="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60699F"/>
    <w:pPr>
      <w:spacing w:after="0" w:line="240" w:lineRule="auto"/>
    </w:pPr>
    <w:rPr>
      <w:sz w:val="20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0699F"/>
    <w:rPr>
      <w:rFonts w:cs="Mangal"/>
      <w:kern w:val="0"/>
      <w:sz w:val="20"/>
      <w:szCs w:val="18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60699F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60699F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60699F"/>
    <w:pPr>
      <w:spacing w:after="0" w:line="240" w:lineRule="auto"/>
    </w:pPr>
    <w:rPr>
      <w:kern w:val="0"/>
      <w:szCs w:val="22"/>
      <w:lang w:val="en-ID"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0699F"/>
    <w:pPr>
      <w:spacing w:after="0" w:line="240" w:lineRule="auto"/>
    </w:pPr>
    <w:rPr>
      <w:kern w:val="0"/>
      <w:szCs w:val="22"/>
      <w:lang w:val="en-ID" w:bidi="ar-SA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6069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customStyle="1" w:styleId="hgkelc">
    <w:name w:val="hgkelc"/>
    <w:basedOn w:val="DefaultParagraphFont"/>
    <w:rsid w:val="0060699F"/>
  </w:style>
  <w:style w:type="character" w:customStyle="1" w:styleId="ListParagraphChar">
    <w:name w:val="List Paragraph Char"/>
    <w:basedOn w:val="DefaultParagraphFont"/>
    <w:link w:val="ListParagraph"/>
    <w:uiPriority w:val="34"/>
    <w:rsid w:val="0060699F"/>
    <w:rPr>
      <w:rFonts w:cs="Mangal"/>
      <w:kern w:val="0"/>
      <w14:ligatures w14:val="none"/>
    </w:rPr>
  </w:style>
  <w:style w:type="character" w:customStyle="1" w:styleId="ts-alignment-element">
    <w:name w:val="ts-alignment-element"/>
    <w:basedOn w:val="DefaultParagraphFont"/>
    <w:rsid w:val="0060699F"/>
  </w:style>
  <w:style w:type="character" w:customStyle="1" w:styleId="ts-alignment-element-highlighted">
    <w:name w:val="ts-alignment-element-highlighted"/>
    <w:basedOn w:val="DefaultParagraphFont"/>
    <w:rsid w:val="0060699F"/>
  </w:style>
  <w:style w:type="character" w:styleId="FollowedHyperlink">
    <w:name w:val="FollowedHyperlink"/>
    <w:basedOn w:val="DefaultParagraphFont"/>
    <w:uiPriority w:val="99"/>
    <w:semiHidden/>
    <w:unhideWhenUsed/>
    <w:rsid w:val="0060699F"/>
    <w:rPr>
      <w:color w:val="954F72"/>
      <w:u w:val="single"/>
    </w:rPr>
  </w:style>
  <w:style w:type="paragraph" w:customStyle="1" w:styleId="msonormal0">
    <w:name w:val="msonormal"/>
    <w:basedOn w:val="Normal"/>
    <w:rsid w:val="006069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66">
    <w:name w:val="xl66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67">
    <w:name w:val="xl67"/>
    <w:basedOn w:val="Normal"/>
    <w:rsid w:val="006069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68">
    <w:name w:val="xl68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69">
    <w:name w:val="xl69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70">
    <w:name w:val="xl70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customStyle="1" w:styleId="xl71">
    <w:name w:val="xl71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customStyle="1" w:styleId="xl72">
    <w:name w:val="xl72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73">
    <w:name w:val="xl73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customStyle="1" w:styleId="xl64">
    <w:name w:val="xl64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65">
    <w:name w:val="xl65"/>
    <w:basedOn w:val="Normal"/>
    <w:rsid w:val="006069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ar-SA"/>
    </w:rPr>
  </w:style>
  <w:style w:type="paragraph" w:customStyle="1" w:styleId="xl74">
    <w:name w:val="xl74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customStyle="1" w:styleId="xl75">
    <w:name w:val="xl75"/>
    <w:basedOn w:val="Normal"/>
    <w:rsid w:val="0060699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8</Pages>
  <Words>8488</Words>
  <Characters>48386</Characters>
  <Application>Microsoft Office Word</Application>
  <DocSecurity>0</DocSecurity>
  <Lines>403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es Myati</dc:creator>
  <cp:keywords/>
  <dc:description/>
  <cp:lastModifiedBy>Roes Myati</cp:lastModifiedBy>
  <cp:revision>1</cp:revision>
  <dcterms:created xsi:type="dcterms:W3CDTF">2024-02-23T01:30:00Z</dcterms:created>
  <dcterms:modified xsi:type="dcterms:W3CDTF">2024-02-23T01:46:00Z</dcterms:modified>
</cp:coreProperties>
</file>